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margin" w:tblpXSpec="center" w:tblpY="1000"/>
        <w:tblW w:w="9445" w:type="dxa"/>
        <w:tblLayout w:type="fixed"/>
        <w:tblCellMar>
          <w:left w:w="115" w:type="dxa"/>
          <w:right w:w="115" w:type="dxa"/>
        </w:tblCellMar>
        <w:tblLook w:val="04A0" w:firstRow="1" w:lastRow="0" w:firstColumn="1" w:lastColumn="0" w:noHBand="0" w:noVBand="1"/>
      </w:tblPr>
      <w:tblGrid>
        <w:gridCol w:w="984"/>
        <w:gridCol w:w="901"/>
        <w:gridCol w:w="1530"/>
        <w:gridCol w:w="1158"/>
        <w:gridCol w:w="912"/>
        <w:gridCol w:w="1257"/>
        <w:gridCol w:w="990"/>
        <w:gridCol w:w="1248"/>
        <w:gridCol w:w="6"/>
        <w:gridCol w:w="459"/>
      </w:tblGrid>
      <w:tr w:rsidR="00563F9D" w:rsidRPr="00304F8A" w:rsidTr="00563F9D">
        <w:trPr>
          <w:cantSplit/>
          <w:trHeight w:val="594"/>
        </w:trPr>
        <w:tc>
          <w:tcPr>
            <w:tcW w:w="984" w:type="dxa"/>
            <w:vMerge w:val="restart"/>
          </w:tcPr>
          <w:p w:rsidR="00563F9D" w:rsidRPr="00563F9D" w:rsidRDefault="00563F9D" w:rsidP="00563F9D">
            <w:pPr>
              <w:jc w:val="center"/>
              <w:rPr>
                <w:rFonts w:asciiTheme="majorBidi" w:hAnsiTheme="majorBidi" w:cstheme="majorBidi"/>
                <w:b/>
                <w:bCs/>
                <w:sz w:val="18"/>
                <w:szCs w:val="18"/>
              </w:rPr>
            </w:pPr>
            <w:r w:rsidRPr="00563F9D">
              <w:rPr>
                <w:rFonts w:asciiTheme="majorBidi" w:hAnsiTheme="majorBidi" w:cstheme="majorBidi"/>
                <w:b/>
                <w:bCs/>
                <w:sz w:val="18"/>
                <w:szCs w:val="18"/>
              </w:rPr>
              <w:t>Software</w:t>
            </w:r>
          </w:p>
        </w:tc>
        <w:tc>
          <w:tcPr>
            <w:tcW w:w="901" w:type="dxa"/>
            <w:vMerge w:val="restart"/>
          </w:tcPr>
          <w:p w:rsidR="00563F9D" w:rsidRPr="00563F9D" w:rsidRDefault="00563F9D" w:rsidP="00563F9D">
            <w:pPr>
              <w:jc w:val="center"/>
              <w:rPr>
                <w:rFonts w:asciiTheme="majorBidi" w:hAnsiTheme="majorBidi" w:cstheme="majorBidi"/>
                <w:b/>
                <w:bCs/>
                <w:sz w:val="20"/>
                <w:szCs w:val="20"/>
              </w:rPr>
            </w:pPr>
            <w:r>
              <w:rPr>
                <w:rFonts w:asciiTheme="majorBidi" w:hAnsiTheme="majorBidi" w:cstheme="majorBidi"/>
                <w:b/>
                <w:bCs/>
                <w:sz w:val="20"/>
                <w:szCs w:val="20"/>
              </w:rPr>
              <w:t>Affinity</w:t>
            </w:r>
          </w:p>
          <w:p w:rsidR="00563F9D" w:rsidRPr="00563F9D" w:rsidRDefault="00563F9D" w:rsidP="00563F9D">
            <w:pPr>
              <w:pStyle w:val="Default"/>
              <w:jc w:val="center"/>
              <w:rPr>
                <w:rFonts w:asciiTheme="majorBidi" w:hAnsiTheme="majorBidi" w:cstheme="majorBidi"/>
                <w:sz w:val="20"/>
                <w:szCs w:val="20"/>
              </w:rPr>
            </w:pPr>
            <w:r w:rsidRPr="00563F9D">
              <w:rPr>
                <w:rFonts w:asciiTheme="majorBidi" w:hAnsiTheme="majorBidi" w:cstheme="majorBidi"/>
                <w:b/>
                <w:bCs/>
                <w:sz w:val="20"/>
                <w:szCs w:val="20"/>
              </w:rPr>
              <w:t xml:space="preserve">(kcal/mol) </w:t>
            </w:r>
          </w:p>
          <w:p w:rsidR="00563F9D" w:rsidRPr="00563F9D" w:rsidRDefault="00563F9D" w:rsidP="00563F9D">
            <w:pPr>
              <w:jc w:val="center"/>
              <w:rPr>
                <w:rFonts w:asciiTheme="majorBidi" w:hAnsiTheme="majorBidi" w:cstheme="majorBidi"/>
                <w:b/>
                <w:bCs/>
                <w:sz w:val="20"/>
                <w:szCs w:val="20"/>
              </w:rPr>
            </w:pPr>
          </w:p>
        </w:tc>
        <w:tc>
          <w:tcPr>
            <w:tcW w:w="2688" w:type="dxa"/>
            <w:gridSpan w:val="2"/>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Interactions</w:t>
            </w:r>
          </w:p>
        </w:tc>
        <w:tc>
          <w:tcPr>
            <w:tcW w:w="912"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Pub chem CID</w:t>
            </w:r>
          </w:p>
        </w:tc>
        <w:tc>
          <w:tcPr>
            <w:tcW w:w="1257"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Attributes and application</w:t>
            </w:r>
          </w:p>
        </w:tc>
        <w:tc>
          <w:tcPr>
            <w:tcW w:w="990" w:type="dxa"/>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source</w:t>
            </w:r>
          </w:p>
        </w:tc>
        <w:tc>
          <w:tcPr>
            <w:tcW w:w="1254" w:type="dxa"/>
            <w:gridSpan w:val="2"/>
            <w:vMerge w:val="restart"/>
          </w:tcPr>
          <w:p w:rsidR="00563F9D" w:rsidRPr="00563F9D" w:rsidRDefault="00563F9D" w:rsidP="00563F9D">
            <w:pPr>
              <w:jc w:val="center"/>
              <w:rPr>
                <w:rFonts w:asciiTheme="majorBidi" w:hAnsiTheme="majorBidi" w:cstheme="majorBidi"/>
                <w:b/>
                <w:bCs/>
                <w:sz w:val="20"/>
                <w:szCs w:val="20"/>
              </w:rPr>
            </w:pPr>
            <w:r w:rsidRPr="00563F9D">
              <w:rPr>
                <w:rFonts w:asciiTheme="majorBidi" w:hAnsiTheme="majorBidi" w:cstheme="majorBidi"/>
                <w:b/>
                <w:bCs/>
                <w:sz w:val="20"/>
                <w:szCs w:val="20"/>
              </w:rPr>
              <w:t>Compound Name</w:t>
            </w:r>
          </w:p>
        </w:tc>
        <w:tc>
          <w:tcPr>
            <w:tcW w:w="459" w:type="dxa"/>
            <w:vMerge w:val="restart"/>
          </w:tcPr>
          <w:p w:rsidR="00563F9D" w:rsidRPr="00304F8A" w:rsidRDefault="00563F9D" w:rsidP="00563F9D">
            <w:pPr>
              <w:jc w:val="center"/>
              <w:rPr>
                <w:rFonts w:asciiTheme="majorBidi" w:hAnsiTheme="majorBidi" w:cstheme="majorBidi"/>
                <w:b/>
                <w:bCs/>
                <w:sz w:val="12"/>
                <w:szCs w:val="12"/>
              </w:rPr>
            </w:pPr>
            <w:r w:rsidRPr="00304F8A">
              <w:rPr>
                <w:rFonts w:asciiTheme="majorBidi" w:hAnsiTheme="majorBidi" w:cstheme="majorBidi"/>
                <w:b/>
                <w:bCs/>
                <w:sz w:val="18"/>
                <w:szCs w:val="18"/>
              </w:rPr>
              <w:t>#</w:t>
            </w:r>
          </w:p>
        </w:tc>
      </w:tr>
      <w:tr w:rsidR="00563F9D" w:rsidRPr="00304F8A" w:rsidTr="00563F9D">
        <w:trPr>
          <w:cantSplit/>
          <w:trHeight w:val="524"/>
        </w:trPr>
        <w:tc>
          <w:tcPr>
            <w:tcW w:w="984" w:type="dxa"/>
            <w:vMerge/>
          </w:tcPr>
          <w:p w:rsidR="00563F9D" w:rsidRPr="00304F8A" w:rsidRDefault="00563F9D" w:rsidP="00563F9D">
            <w:pPr>
              <w:jc w:val="center"/>
              <w:rPr>
                <w:rFonts w:asciiTheme="majorBidi" w:hAnsiTheme="majorBidi" w:cstheme="majorBidi"/>
                <w:b/>
                <w:bCs/>
                <w:sz w:val="16"/>
                <w:szCs w:val="16"/>
              </w:rPr>
            </w:pPr>
          </w:p>
        </w:tc>
        <w:tc>
          <w:tcPr>
            <w:tcW w:w="901" w:type="dxa"/>
            <w:vMerge/>
          </w:tcPr>
          <w:p w:rsidR="00563F9D" w:rsidRPr="00304F8A" w:rsidRDefault="00563F9D" w:rsidP="00563F9D">
            <w:pPr>
              <w:jc w:val="center"/>
              <w:rPr>
                <w:rFonts w:asciiTheme="majorBidi" w:hAnsiTheme="majorBidi" w:cstheme="majorBidi"/>
                <w:b/>
                <w:bCs/>
                <w:sz w:val="16"/>
                <w:szCs w:val="16"/>
              </w:rPr>
            </w:pP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ther type interactions</w:t>
            </w: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ydrogen Bond</w:t>
            </w:r>
          </w:p>
        </w:tc>
        <w:tc>
          <w:tcPr>
            <w:tcW w:w="912" w:type="dxa"/>
            <w:vMerge/>
          </w:tcPr>
          <w:p w:rsidR="00563F9D" w:rsidRPr="00304F8A" w:rsidRDefault="00563F9D" w:rsidP="00563F9D">
            <w:pPr>
              <w:jc w:val="center"/>
              <w:rPr>
                <w:rFonts w:asciiTheme="majorBidi" w:hAnsiTheme="majorBidi" w:cstheme="majorBidi"/>
                <w:b/>
                <w:bCs/>
                <w:sz w:val="16"/>
                <w:szCs w:val="16"/>
              </w:rPr>
            </w:pPr>
          </w:p>
        </w:tc>
        <w:tc>
          <w:tcPr>
            <w:tcW w:w="1257" w:type="dxa"/>
            <w:vMerge/>
          </w:tcPr>
          <w:p w:rsidR="00563F9D" w:rsidRPr="00304F8A" w:rsidRDefault="00563F9D" w:rsidP="00563F9D">
            <w:pPr>
              <w:jc w:val="center"/>
              <w:rPr>
                <w:rFonts w:asciiTheme="majorBidi" w:hAnsiTheme="majorBidi" w:cstheme="majorBidi"/>
                <w:b/>
                <w:bCs/>
                <w:sz w:val="16"/>
                <w:szCs w:val="16"/>
              </w:rPr>
            </w:pPr>
          </w:p>
        </w:tc>
        <w:tc>
          <w:tcPr>
            <w:tcW w:w="990" w:type="dxa"/>
            <w:vMerge/>
          </w:tcPr>
          <w:p w:rsidR="00563F9D" w:rsidRPr="00304F8A" w:rsidRDefault="00563F9D" w:rsidP="00563F9D">
            <w:pPr>
              <w:jc w:val="center"/>
              <w:rPr>
                <w:rFonts w:asciiTheme="majorBidi" w:hAnsiTheme="majorBidi" w:cstheme="majorBidi"/>
                <w:b/>
                <w:bCs/>
                <w:sz w:val="16"/>
                <w:szCs w:val="16"/>
              </w:rPr>
            </w:pPr>
          </w:p>
        </w:tc>
        <w:tc>
          <w:tcPr>
            <w:tcW w:w="1254" w:type="dxa"/>
            <w:gridSpan w:val="2"/>
            <w:vMerge/>
          </w:tcPr>
          <w:p w:rsidR="00563F9D" w:rsidRPr="00304F8A" w:rsidRDefault="00563F9D" w:rsidP="00563F9D">
            <w:pPr>
              <w:jc w:val="center"/>
              <w:rPr>
                <w:rFonts w:asciiTheme="majorBidi" w:hAnsiTheme="majorBidi" w:cstheme="majorBidi"/>
                <w:b/>
                <w:bCs/>
                <w:sz w:val="16"/>
                <w:szCs w:val="16"/>
              </w:rPr>
            </w:pPr>
          </w:p>
        </w:tc>
        <w:tc>
          <w:tcPr>
            <w:tcW w:w="459" w:type="dxa"/>
            <w:vMerge/>
          </w:tcPr>
          <w:p w:rsidR="00563F9D" w:rsidRPr="00304F8A" w:rsidRDefault="00563F9D" w:rsidP="00563F9D">
            <w:pPr>
              <w:jc w:val="center"/>
              <w:rPr>
                <w:rFonts w:asciiTheme="majorBidi" w:hAnsiTheme="majorBidi" w:cstheme="majorBidi"/>
                <w:b/>
                <w:bCs/>
                <w:sz w:val="12"/>
                <w:szCs w:val="12"/>
              </w:rPr>
            </w:pPr>
          </w:p>
        </w:tc>
      </w:tr>
      <w:tr w:rsidR="00563F9D" w:rsidRPr="00304F8A" w:rsidTr="00563F9D">
        <w:trPr>
          <w:trHeight w:val="355"/>
        </w:trPr>
        <w:tc>
          <w:tcPr>
            <w:tcW w:w="9445" w:type="dxa"/>
            <w:gridSpan w:val="10"/>
            <w:shd w:val="clear" w:color="auto" w:fill="auto"/>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one (Food borne polyphenol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Bhatia","given":"Sonam","non-dropping-particle":"","parse-names":false,"suffix":""},{"dropping-particle":"","family":"Giri","given":"Sabeena","non-dropping-particle":"","parse-names":false,"suffix":""},{"dropping-particle":"","family":"Lal","given":"Arnica F","non-dropping-particle":"","parse-names":false,"suffix":""},{"dropping-particle":"","family":"Singh","given":"Shaminder","non-dropping-particle":"","parse-names":false,"suffix":""}],"container-title":"ChemRxiv Preprint","id":"ITEM-1","issued":{"date-parts":[["2020"]]},"title":"Battle against coronavirus: repurposing old friends (food borne polyphenols) for new enemy (COVID-19)","type":"article-journal"},"uris":["http://www.mendeley.com/documents/?uuid=4fcf6166-f5d0-4cc8-a1bc-4b8f711c9083"]}],"mendeley":{"formattedCitation":"&lt;sup&gt;1&lt;/sup&gt;","plainTextFormattedCitation":"1","previouslyFormattedCitation":"&lt;sup&gt;1&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shd w:val="clear" w:color="auto" w:fill="auto"/>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p w:rsidR="00563F9D" w:rsidRPr="00304F8A" w:rsidRDefault="00563F9D" w:rsidP="00563F9D">
            <w:pPr>
              <w:jc w:val="center"/>
              <w:rPr>
                <w:rFonts w:asciiTheme="majorBidi" w:hAnsiTheme="majorBidi" w:cstheme="majorBidi"/>
                <w:sz w:val="16"/>
                <w:szCs w:val="16"/>
              </w:rPr>
            </w:pP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THR25, MET165, GLU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HIS41, MET49,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SER144, ASN142</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7130757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ea [Black], infusio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eaflavin 3-O-gall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w:t>
            </w:r>
          </w:p>
        </w:tc>
        <w:bookmarkStart w:id="0" w:name="_GoBack"/>
        <w:bookmarkEnd w:id="0"/>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 THR25,PHE140,GLY143,ASN142,MET165, ASP187,MET49,GLN189,TYR54,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875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d raspberry, pure</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ju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 3-O-glucuron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3</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288,MET276,LEU267,GLY275,LEU267,GLY275,LEU272,TYR237,ASN274,THR199,ASN23,THR198,LYS137, VAL171, THR16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23, LYS137, LYS5</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1613089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d raspberry, raw</w:t>
            </w:r>
          </w:p>
        </w:tc>
        <w:tc>
          <w:tcPr>
            <w:tcW w:w="1254" w:type="dxa"/>
            <w:gridSpan w:val="2"/>
            <w:shd w:val="clear" w:color="auto" w:fill="auto"/>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anguiin H-6</w:t>
            </w:r>
          </w:p>
        </w:tc>
        <w:tc>
          <w:tcPr>
            <w:tcW w:w="459" w:type="dxa"/>
            <w:shd w:val="clear" w:color="auto" w:fill="auto"/>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1.1.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288,LEU286,GLU290,LYS137,GLY170,GLU16,PHE140,LEU141,SER13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5, PHE140, GLU288</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4458473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ad carbonic anhydrase inhibitor activi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megranate, pure</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ju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unicalag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w:t>
            </w:r>
          </w:p>
        </w:tc>
      </w:tr>
      <w:tr w:rsidR="00563F9D" w:rsidRPr="00304F8A" w:rsidTr="00563F9D">
        <w:trPr>
          <w:trHeight w:val="382"/>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two (Potential Drug Candidate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Narkhede","given":"Rohan R","non-dropping-particle":"","parse-names":false,"suffix":""},{"dropping-particle":"","family":"Cheke","given":"Rameshwar S","non-dropping-particle":"","parse-names":false,"suffix":""},{"dropping-particle":"","family":"Ambhore","given":"Jaya P","non-dropping-particle":"","parse-names":false,"suffix":""},{"dropping-particle":"","family":"Shinde","given":"Sachin D","non-dropping-particle":"","parse-names":false,"suffix":""}],"container-title":"Eurasian J. Med. Oncol","id":"ITEM-1","issue":"3","issued":{"date-parts":[["2020"]]},"page":"185-195","title":"The molecular docking study of potential drug candidates showing anti-COVID-19 activity by exploring of therapeutic targets of SARS-CoV-2","type":"article-journal","volume":"4"},"uris":["http://www.mendeley.com/documents/?uuid=8bc85528-6bdb-4b5b-a57c-91040e2d757a"]}],"mendeley":{"formattedCitation":"&lt;sup&gt;2&lt;/sup&gt;","plainTextFormattedCitation":"2","previouslyFormattedCitation":"&lt;sup&gt;2&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2</w:t>
            </w:r>
            <w:r w:rsidRPr="00304F8A">
              <w:rPr>
                <w:rFonts w:asciiTheme="majorBidi" w:hAnsiTheme="majorBidi" w:cstheme="majorBidi"/>
                <w:b/>
                <w:bCs/>
                <w:sz w:val="16"/>
                <w:szCs w:val="16"/>
              </w:rPr>
              <w:fldChar w:fldCharType="end"/>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VAL104,GLN107,GLN110,ILE106,THR111,ASN151,ASP153,THR192 ,PHE294</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10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15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2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seltamivir</w:t>
            </w:r>
          </w:p>
          <w:p w:rsidR="00563F9D" w:rsidRPr="00304F8A" w:rsidRDefault="00563F9D" w:rsidP="00563F9D">
            <w:pPr>
              <w:jc w:val="center"/>
              <w:rPr>
                <w:rFonts w:asciiTheme="majorBidi" w:hAnsiTheme="majorBidi" w:cstheme="majorBidi"/>
                <w:b/>
                <w:bCs/>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n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5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 Pi T-Shaped</w:t>
            </w:r>
            <w:r w:rsidRPr="00304F8A">
              <w:rPr>
                <w:rFonts w:asciiTheme="majorBidi" w:hAnsiTheme="majorBidi" w:cstheme="majorBidi"/>
                <w:sz w:val="16"/>
                <w:szCs w:val="16"/>
              </w:rPr>
              <w:t>: PHE294</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Akyl </w:t>
            </w:r>
            <w:r w:rsidRPr="00304F8A">
              <w:rPr>
                <w:rFonts w:asciiTheme="majorBidi" w:hAnsiTheme="majorBidi" w:cstheme="majorBidi"/>
                <w:b/>
                <w:bCs/>
                <w:sz w:val="16"/>
                <w:szCs w:val="16"/>
                <w:lang w:bidi="fa-IR"/>
              </w:rPr>
              <w:t>/</w:t>
            </w:r>
            <w:r w:rsidRPr="00304F8A">
              <w:rPr>
                <w:rFonts w:asciiTheme="majorBidi" w:hAnsiTheme="majorBidi" w:cstheme="majorBidi"/>
                <w:b/>
                <w:bCs/>
                <w:sz w:val="16"/>
                <w:szCs w:val="16"/>
              </w:rPr>
              <w:t>Pi Akyl:</w:t>
            </w:r>
            <w:r w:rsidRPr="00304F8A">
              <w:rPr>
                <w:rFonts w:asciiTheme="majorBidi" w:hAnsiTheme="majorBidi" w:cstheme="majorBidi"/>
                <w:sz w:val="16"/>
                <w:szCs w:val="16"/>
              </w:rPr>
              <w:t xml:space="preserve"> VAL104, ILE106,ILE200,VAL202,ILE249,VAL297</w:t>
            </w:r>
          </w:p>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1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92622 </w:t>
            </w:r>
          </w:p>
        </w:tc>
        <w:tc>
          <w:tcPr>
            <w:tcW w:w="1257"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retrovira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ainly used against HIV</w:t>
            </w:r>
          </w:p>
        </w:tc>
        <w:tc>
          <w:tcPr>
            <w:tcW w:w="990"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to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sigma:</w:t>
            </w:r>
            <w:r w:rsidRPr="00304F8A">
              <w:rPr>
                <w:rFonts w:asciiTheme="majorBidi" w:hAnsiTheme="majorBidi" w:cstheme="majorBidi"/>
                <w:sz w:val="16"/>
                <w:szCs w:val="16"/>
              </w:rPr>
              <w:t xml:space="preserve"> ILE249</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PHE8, VAL202,PRO293</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05,ILE106,GLN107,THR111,ILE152, ASP153,HIS246</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10, ASN151,PHE29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130401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broad-spectrum antiviral medica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emdesi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w:t>
            </w:r>
          </w:p>
        </w:tc>
      </w:tr>
      <w:tr w:rsidR="00563F9D" w:rsidRPr="00304F8A" w:rsidTr="00563F9D">
        <w:trPr>
          <w:trHeight w:val="440"/>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6</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YS13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9,ASP197,ASN238,LEU286,GLU288</w:t>
            </w: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31,TYR237,LEU2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754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bavi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10,THR111,ASN151,TH292,ASP29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9240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vira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avipi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1</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Carbon hydrogen bind: </w:t>
            </w:r>
            <w:r w:rsidRPr="00304F8A">
              <w:rPr>
                <w:rFonts w:asciiTheme="majorBidi" w:hAnsiTheme="majorBidi" w:cstheme="majorBidi"/>
                <w:sz w:val="16"/>
                <w:szCs w:val="16"/>
              </w:rPr>
              <w:t>THR111</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kyl /Pi Ak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sz w:val="16"/>
                <w:szCs w:val="16"/>
              </w:rPr>
              <w:t>PHE294,VAL104,ILE106</w:t>
            </w:r>
          </w:p>
        </w:tc>
        <w:tc>
          <w:tcPr>
            <w:tcW w:w="1158" w:type="dxa"/>
          </w:tcPr>
          <w:p w:rsidR="00563F9D" w:rsidRPr="00304F8A" w:rsidRDefault="00563F9D" w:rsidP="00563F9D">
            <w:pPr>
              <w:jc w:val="center"/>
              <w:rPr>
                <w:rFonts w:asciiTheme="majorBidi" w:hAnsiTheme="majorBidi" w:cstheme="majorBidi"/>
                <w:sz w:val="16"/>
                <w:szCs w:val="16"/>
              </w:rPr>
            </w:pP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271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gains malar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qu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HE8,GLN110,THR111,PRO293,PHE294</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kyl /Pi Ak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sz w:val="16"/>
                <w:szCs w:val="16"/>
              </w:rPr>
              <w:t>ILE249,PRO252,VAL297</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5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6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gains malar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ydroxy</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quine</w:t>
            </w: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rPr>
                <w:rFonts w:asciiTheme="majorBidi" w:hAnsiTheme="majorBidi" w:cstheme="majorBidi"/>
                <w:sz w:val="16"/>
                <w:szCs w:val="16"/>
              </w:rPr>
            </w:pPr>
          </w:p>
          <w:p w:rsidR="00563F9D" w:rsidRPr="00304F8A" w:rsidRDefault="00563F9D" w:rsidP="00563F9D">
            <w:pPr>
              <w:tabs>
                <w:tab w:val="left" w:pos="562"/>
              </w:tabs>
              <w:rPr>
                <w:rFonts w:asciiTheme="majorBidi" w:hAnsiTheme="majorBidi" w:cstheme="majorBidi"/>
                <w:sz w:val="16"/>
                <w:szCs w:val="16"/>
              </w:rPr>
            </w:pPr>
            <w:r w:rsidRPr="00304F8A">
              <w:rPr>
                <w:rFonts w:asciiTheme="majorBidi" w:hAnsiTheme="majorBidi" w:cstheme="majorBidi"/>
                <w:sz w:val="16"/>
                <w:szCs w:val="16"/>
              </w:rPr>
              <w:tab/>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1</w:t>
            </w:r>
          </w:p>
        </w:tc>
      </w:tr>
      <w:tr w:rsidR="00563F9D" w:rsidRPr="00304F8A" w:rsidTr="00563F9D">
        <w:trPr>
          <w:trHeight w:val="278"/>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Section three </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080/07391102.2020.1779819","ISSN":"15380254","PMID":"32571168","abstract":"Since its first report in December 2019 from China, the COVID-19 pandemic caused by the beta-coronavirus SARS-CoV-2 has spread at an alarming pace infecting about 5.59 million, and claiming the lives of more than 0.35 million individuals across the globe. The lack of a clinically approved vaccine or drug remains the biggest bottleneck in combating the pandemic. Drug repurposing can expedite the process of drug development by identifying known drugs which are effective against SARS-CoV-2. The SARS-CoV-2 main protease is a promising drug target due to its indispensable role in viral multiplication inside the host. In the present study an E-pharmacophore hypothesis was generated using a crystal structure of the viral protease in complex with an imidazole carbaximide inhibitor. Drugs available in the superDRUG2 database were used to identify candidate drugs for repurposing. The hits obtained from the pharmacophore based screening were further screened using a structure based approach involving molecular docking at different precisions. The binding energies of the most promising compounds were estimated using MM-GBSA. The stability of the interactions between the selected drugs and the target were further explored using molecular dynamics simulation at 100 ns. The results showed that the drugs Binifibrate and Bamifylline bind strongly to the enzyme active site and hence they can be repurposed against SARS-CoV-2. However, U.S Food and Drug Administration have withdrawn Binifibrate from the market as it was having some adverse health effects on patients. Communicated by Ramaswamy H. Sarma.","author":[{"dropping-particle":"","family":"Arun","given":"K. G.","non-dropping-particle":"","parse-names":false,"suffix":""},{"dropping-particle":"","family":"Sharanya","given":"C. S.","non-dropping-particle":"","parse-names":false,"suffix":""},{"dropping-particle":"","family":"Abhithaj","given":"J.","non-dropping-particle":"","parse-names":false,"suffix":""},{"dropping-particle":"","family":"Francis","given":"Dileep","non-dropping-particle":"","parse-names":false,"suffix":""},{"dropping-particle":"","family":"Sadasivan","given":"C.","non-dropping-particle":"","parse-names":false,"suffix":""}],"container-title":"Journal of Biomolecular Structure and Dynamics","id":"ITEM-1","issued":{"date-parts":[["2020"]]},"title":"Drug repurposing against SARS-CoV-2 using E-pharmacophore based virtual screening, molecular docking and molecular dynamics with main protease as the target","type":"article-journal"},"uris":["http://www.mendeley.com/documents/?uuid=5364bd67-5270-452a-afbd-7ff5d8223efd"]}],"mendeley":{"formattedCitation":"&lt;sup&gt;3&lt;/sup&gt;","plainTextFormattedCitation":"3","previouslyFormattedCitation":"&lt;sup&gt;3&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3</w:t>
            </w:r>
            <w:r w:rsidRPr="00304F8A">
              <w:rPr>
                <w:rFonts w:asciiTheme="majorBidi" w:hAnsiTheme="majorBidi" w:cstheme="majorBidi"/>
                <w:b/>
                <w:bCs/>
                <w:sz w:val="16"/>
                <w:szCs w:val="16"/>
              </w:rPr>
              <w:fldChar w:fldCharType="end"/>
            </w:r>
          </w:p>
          <w:p w:rsidR="00563F9D" w:rsidRPr="00304F8A" w:rsidRDefault="00563F9D" w:rsidP="00563F9D">
            <w:pPr>
              <w:ind w:left="113" w:right="113"/>
              <w:jc w:val="center"/>
              <w:rPr>
                <w:rFonts w:asciiTheme="majorBidi" w:hAnsiTheme="majorBidi" w:cstheme="majorBidi"/>
                <w:b/>
                <w:bCs/>
                <w:sz w:val="16"/>
                <w:szCs w:val="16"/>
              </w:rPr>
            </w:pPr>
          </w:p>
        </w:tc>
      </w:tr>
      <w:tr w:rsidR="00563F9D" w:rsidRPr="00304F8A" w:rsidTr="00563F9D">
        <w:trPr>
          <w:trHeight w:val="972"/>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0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 HIS 16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88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treat HYPERLIPIDEMIA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inifibr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2</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2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 143, HIS 164, GLU 166, THR 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5267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for the diagnosis of growth hormone deficiency (GHD) in adul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acimorelin acet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3.1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 GLU 166, GLN 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622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apable of relieving pain without the loss of CONSCIOUSNES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amifyll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4</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1.3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 26, GLY 143, HIS 16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0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reduce psychological excitement or anxie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ilmazaf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5</w:t>
            </w:r>
          </w:p>
        </w:tc>
      </w:tr>
      <w:tr w:rsidR="00563F9D" w:rsidRPr="00304F8A" w:rsidTr="00563F9D">
        <w:trPr>
          <w:trHeight w:val="495"/>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0.8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 143,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8465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kinase inhibitor ,</w:t>
            </w:r>
            <w:r w:rsidRPr="00304F8A">
              <w:rPr>
                <w:rFonts w:asciiTheme="majorBidi" w:hAnsiTheme="majorBidi" w:cstheme="majorBidi"/>
                <w:color w:val="202122"/>
                <w:sz w:val="16"/>
                <w:szCs w:val="16"/>
                <w:shd w:val="clear" w:color="auto" w:fill="FFFFFF"/>
              </w:rPr>
              <w:t> used to treat </w:t>
            </w:r>
            <w:r w:rsidRPr="00304F8A">
              <w:rPr>
                <w:rFonts w:asciiTheme="majorBidi" w:hAnsiTheme="majorBidi" w:cstheme="majorBidi"/>
                <w:sz w:val="16"/>
                <w:szCs w:val="16"/>
                <w:shd w:val="clear" w:color="auto" w:fill="FFFFFF"/>
              </w:rPr>
              <w:t>non-small cell lung carcinoma</w:t>
            </w:r>
            <w:r w:rsidRPr="00304F8A">
              <w:rPr>
                <w:rFonts w:asciiTheme="majorBidi" w:hAnsiTheme="majorBidi" w:cstheme="majorBidi"/>
                <w:color w:val="202122"/>
                <w:sz w:val="16"/>
                <w:szCs w:val="16"/>
                <w:shd w:val="clear" w:color="auto" w:fill="FFFFFF"/>
              </w:rPr>
              <w:t>(NSCL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fatini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6</w:t>
            </w:r>
          </w:p>
        </w:tc>
      </w:tr>
      <w:tr w:rsidR="00563F9D" w:rsidRPr="00304F8A" w:rsidTr="00563F9D">
        <w:trPr>
          <w:trHeight w:val="467"/>
        </w:trPr>
        <w:tc>
          <w:tcPr>
            <w:tcW w:w="984" w:type="dxa"/>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t>The GLIDE module of Maestro 11.4</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0.2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5031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o reduce elevated total-C, LDL-C, Apo B, and non-HDL-C in patients with primary hyperlipidemi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zetimib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7</w:t>
            </w:r>
          </w:p>
        </w:tc>
      </w:tr>
      <w:tr w:rsidR="00563F9D" w:rsidRPr="00304F8A" w:rsidTr="00563F9D">
        <w:trPr>
          <w:trHeight w:val="269"/>
        </w:trPr>
        <w:tc>
          <w:tcPr>
            <w:tcW w:w="9445" w:type="dxa"/>
            <w:gridSpan w:val="10"/>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t>Section four( inhibitors identified from Camellia sinensis)</w:t>
            </w:r>
            <w:r w:rsidRPr="00D91D5C">
              <w:rPr>
                <w:rFonts w:asciiTheme="majorBidi" w:hAnsiTheme="majorBidi" w:cstheme="majorBidi"/>
                <w:b/>
                <w:bCs/>
                <w:sz w:val="16"/>
                <w:szCs w:val="16"/>
                <w:vertAlign w:val="superscript"/>
              </w:rPr>
              <w:t>4</w:t>
            </w:r>
          </w:p>
          <w:p w:rsidR="00563F9D" w:rsidRPr="00D91D5C" w:rsidRDefault="00563F9D" w:rsidP="00563F9D">
            <w:pPr>
              <w:tabs>
                <w:tab w:val="left" w:pos="2637"/>
              </w:tabs>
              <w:ind w:left="113" w:right="113"/>
              <w:jc w:val="center"/>
              <w:rPr>
                <w:rFonts w:asciiTheme="majorBidi" w:hAnsiTheme="majorBidi" w:cstheme="majorBidi"/>
                <w:b/>
                <w:bCs/>
                <w:sz w:val="16"/>
                <w:szCs w:val="16"/>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0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HE140, HIS163 SER144 ,HIS164 GLY 143 ASN142,  LEU 27,THR25, MET49 LEU 167 ,ARG 188 GLN 192, THR 190 ALA 191, PRO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ALKYL:</w:t>
            </w:r>
            <w:r w:rsidRPr="00304F8A">
              <w:rPr>
                <w:rFonts w:asciiTheme="majorBidi" w:hAnsiTheme="majorBidi" w:cstheme="majorBidi"/>
                <w:sz w:val="16"/>
                <w:szCs w:val="16"/>
              </w:rPr>
              <w:t xml:space="preserve"> CYS14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540379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eaflav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8</w:t>
            </w:r>
          </w:p>
        </w:tc>
      </w:tr>
      <w:tr w:rsidR="00563F9D" w:rsidRPr="00304F8A" w:rsidTr="00563F9D">
        <w:trPr>
          <w:trHeight w:val="1289"/>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282</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LEU 167 PRO168 HIS 172 PHE140 MET163 HIS163 SER144 HIS 164 GLN189 CYS145 MET49 THR25  LEU 27 GLY 143</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Used for weight loss, body building and “faburning</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pigallocatec</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in</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3-gall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688</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 144  ASN 142 HIS163 HIS 172 PHE140 LEU27 MET-49 GLN 189 </w:t>
            </w: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 xml:space="preserve"> :Met 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sz w:val="16"/>
                <w:szCs w:val="16"/>
              </w:rPr>
              <w:t xml:space="preserve"> HIS41 CYS14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7199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inflammatory activity in huma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ordysinin A</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9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MET 49,HIS164, GLN 192,THR190, ARG 188,LEU167, PRO168,SER 144 ,LEU141,LEU27,THR 25</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 xml:space="preserve"> 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sigma</w:t>
            </w:r>
            <w:r w:rsidRPr="00304F8A">
              <w:rPr>
                <w:rFonts w:asciiTheme="majorBidi" w:hAnsiTheme="majorBidi" w:cstheme="majorBidi"/>
                <w:sz w:val="16"/>
                <w:szCs w:val="16"/>
              </w:rPr>
              <w:t>: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55076</w:t>
            </w:r>
          </w:p>
        </w:tc>
        <w:tc>
          <w:tcPr>
            <w:tcW w:w="1257" w:type="dxa"/>
          </w:tcPr>
          <w:p w:rsidR="00563F9D" w:rsidRPr="00304F8A" w:rsidRDefault="00563F9D" w:rsidP="00563F9D">
            <w:pPr>
              <w:jc w:val="center"/>
              <w:rPr>
                <w:rFonts w:asciiTheme="majorBidi" w:hAnsiTheme="majorBidi" w:cstheme="majorBidi"/>
                <w:sz w:val="16"/>
                <w:szCs w:val="16"/>
              </w:rPr>
            </w:pP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1-O-caffeoylquinic</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1</w:t>
            </w:r>
          </w:p>
        </w:tc>
      </w:tr>
      <w:tr w:rsidR="00563F9D" w:rsidRPr="00304F8A" w:rsidTr="00563F9D">
        <w:trPr>
          <w:trHeight w:val="2739"/>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6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 xml:space="preserve"> CYS 44, THR54, HIS 164, CYS 145,GLY 143 ,SER 144,ASN 142, PHE 140, MET 165, GLN 189, PRO 52</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w:t>
            </w:r>
            <w:r w:rsidRPr="00304F8A">
              <w:rPr>
                <w:rFonts w:asciiTheme="majorBidi" w:hAnsiTheme="majorBidi" w:cstheme="majorBidi"/>
                <w:sz w:val="16"/>
                <w:szCs w:val="16"/>
              </w:rPr>
              <w:t>ARG18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MET4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Pi T shapped:</w:t>
            </w:r>
            <w:r w:rsidRPr="00304F8A">
              <w:rPr>
                <w:rFonts w:asciiTheme="majorBidi" w:hAnsiTheme="majorBidi" w:cstheme="majorBidi"/>
                <w:sz w:val="16"/>
                <w:szCs w:val="16"/>
              </w:rPr>
              <w:t>HIS163</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7</w:t>
            </w:r>
          </w:p>
          <w:p w:rsidR="00563F9D" w:rsidRPr="00304F8A" w:rsidRDefault="00563F9D" w:rsidP="00563F9D">
            <w:pPr>
              <w:jc w:val="center"/>
              <w:rPr>
                <w:rFonts w:asciiTheme="majorBidi" w:hAnsiTheme="majorBidi" w:cstheme="majorBidi"/>
                <w:sz w:val="16"/>
                <w:szCs w:val="16"/>
              </w:rPr>
            </w:pP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9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n angiogenesis inhibito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eniste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2</w:t>
            </w:r>
          </w:p>
        </w:tc>
      </w:tr>
      <w:tr w:rsidR="00563F9D" w:rsidRPr="00304F8A" w:rsidTr="00563F9D">
        <w:trPr>
          <w:trHeight w:val="3496"/>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39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GLY143, ASN 142, HIS163, PHE 140,LEU141, HIS172 ,ASP187,ARG 188 ,GLN 192,T HR190,LEU 167, PRO 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w:t>
            </w:r>
            <w:r w:rsidRPr="00304F8A">
              <w:rPr>
                <w:rFonts w:asciiTheme="majorBidi" w:hAnsiTheme="majorBidi" w:cstheme="majorBidi"/>
                <w:sz w:val="16"/>
                <w:szCs w:val="16"/>
                <w:rtl/>
              </w:rPr>
              <w:t> </w:t>
            </w:r>
            <w:r w:rsidRPr="00304F8A">
              <w:rPr>
                <w:rFonts w:asciiTheme="majorBidi" w:hAnsiTheme="majorBidi" w:cstheme="majorBidi"/>
                <w:sz w:val="16"/>
                <w:szCs w:val="16"/>
              </w:rPr>
              <w:t>GLN 189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M ET 165, MET 49 ,HIS 41</w:t>
            </w:r>
          </w:p>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b/>
                <w:bCs/>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3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i/>
                <w:iCs/>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3</w:t>
            </w: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3864"/>
        </w:trPr>
        <w:tc>
          <w:tcPr>
            <w:tcW w:w="984"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774</w:t>
            </w:r>
          </w:p>
        </w:tc>
        <w:tc>
          <w:tcPr>
            <w:tcW w:w="1530" w:type="dxa"/>
            <w:tcBorders>
              <w:bottom w:val="single" w:sz="4" w:space="0" w:color="auto"/>
            </w:tcBorders>
          </w:tcPr>
          <w:p w:rsidR="00563F9D" w:rsidRPr="00304F8A" w:rsidRDefault="00563F9D" w:rsidP="00563F9D">
            <w:pPr>
              <w:jc w:val="center"/>
              <w:rPr>
                <w:rFonts w:asciiTheme="majorBidi" w:hAnsiTheme="majorBidi" w:cstheme="majorBidi"/>
                <w:color w:val="000000"/>
                <w:sz w:val="16"/>
                <w:szCs w:val="16"/>
              </w:rPr>
            </w:pPr>
            <w:r w:rsidRPr="00304F8A">
              <w:rPr>
                <w:rFonts w:asciiTheme="majorBidi" w:hAnsiTheme="majorBidi" w:cstheme="majorBidi"/>
                <w:b/>
                <w:bCs/>
                <w:color w:val="000000"/>
                <w:sz w:val="16"/>
                <w:szCs w:val="16"/>
              </w:rPr>
              <w:t xml:space="preserve">Van de waals: </w:t>
            </w:r>
            <w:r w:rsidRPr="00304F8A">
              <w:rPr>
                <w:rFonts w:asciiTheme="majorBidi" w:hAnsiTheme="majorBidi" w:cstheme="majorBidi"/>
                <w:color w:val="000000"/>
                <w:sz w:val="16"/>
                <w:szCs w:val="16"/>
              </w:rPr>
              <w:t>MET49,ARG188,GLN192, THR190,LEU167,PRO168,SER144,HIS163,CYS145,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ASP187,GLN189, HIS16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Pi T shapped</w:t>
            </w:r>
            <w:r w:rsidRPr="00304F8A">
              <w:rPr>
                <w:rFonts w:asciiTheme="majorBidi" w:hAnsiTheme="majorBidi" w:cstheme="majorBidi"/>
                <w:sz w:val="16"/>
                <w:szCs w:val="16"/>
              </w:rPr>
              <w:t>:</w:t>
            </w:r>
          </w:p>
          <w:p w:rsidR="00563F9D" w:rsidRPr="00304F8A" w:rsidRDefault="00563F9D" w:rsidP="00563F9D">
            <w:pPr>
              <w:rPr>
                <w:rFonts w:asciiTheme="majorBidi" w:hAnsiTheme="majorBidi" w:cstheme="majorBidi"/>
                <w:sz w:val="16"/>
                <w:szCs w:val="16"/>
              </w:rPr>
            </w:pPr>
            <w:r w:rsidRPr="00304F8A">
              <w:rPr>
                <w:rFonts w:asciiTheme="majorBidi" w:hAnsiTheme="majorBidi" w:cstheme="majorBidi"/>
                <w:b/>
                <w:bCs/>
                <w:sz w:val="16"/>
                <w:szCs w:val="16"/>
              </w:rPr>
              <w:t>Pi-Alkyl/Alkyl</w:t>
            </w:r>
            <w:r w:rsidRPr="00304F8A">
              <w:rPr>
                <w:rFonts w:asciiTheme="majorBidi" w:hAnsiTheme="majorBidi" w:cstheme="majorBidi"/>
                <w:sz w:val="16"/>
                <w:szCs w:val="16"/>
              </w:rPr>
              <w: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tl/>
              </w:rPr>
              <w:t> </w:t>
            </w:r>
          </w:p>
        </w:tc>
        <w:tc>
          <w:tcPr>
            <w:tcW w:w="1158"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4114</w:t>
            </w:r>
          </w:p>
        </w:tc>
        <w:tc>
          <w:tcPr>
            <w:tcW w:w="1257"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Borders>
              <w:bottom w:val="single" w:sz="4" w:space="0" w:color="auto"/>
            </w:tcBorders>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F</w:t>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3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LEU27,HIS164,GLY143,HIS163,ASN142,LEU141,PHE140,</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72, AS P187,ARG188, GLN192,THR194,LEU167,PRO16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color w:val="000000"/>
                <w:sz w:val="16"/>
                <w:szCs w:val="16"/>
              </w:rPr>
              <w:t xml:space="preserve"> </w:t>
            </w:r>
            <w:r w:rsidRPr="00304F8A">
              <w:rPr>
                <w:rFonts w:asciiTheme="majorBidi" w:hAnsiTheme="majorBidi" w:cstheme="majorBidi"/>
                <w:sz w:val="16"/>
                <w:szCs w:val="16"/>
              </w:rPr>
              <w:t>GLU166, 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MET49,HIS 41</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49398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Inflatin 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8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RO52,CYS44,TYR 54, THR25, THR26, GLY143,ASN142,LEU141,HIS163,GLU 166,HIS164,MET 165,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 xml:space="preserve"> HIS41,ARG188</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sulfur</w:t>
            </w:r>
            <w:r w:rsidRPr="00304F8A">
              <w:rPr>
                <w:rFonts w:asciiTheme="majorBidi" w:hAnsiTheme="majorBidi" w:cstheme="majorBidi"/>
                <w:sz w:val="16"/>
                <w:szCs w:val="16"/>
              </w:rPr>
              <w:t>: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Leu27,Met4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602646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specified cel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2-(4-hydroxybenzyl)</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inazolin-4(3H)-</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86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PRO168, GLN192, LEU167,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nion:</w:t>
            </w: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THR190, ARG188, ASP187  </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6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as a flavoring age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il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IDE docking module of Schrodinger</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5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ALA191, LEU167,GLN192,ARG188 ,CYS44, PRO52, TY R54, GLN189,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O168, ASP 18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lastRenderedPageBreak/>
              <w:t>Pi-Alkyl /Alky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49,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723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totoxicity against human HeLa cells, Anti-inflammatory</w:t>
            </w:r>
            <w:r w:rsidRPr="00304F8A">
              <w:rPr>
                <w:rFonts w:asciiTheme="majorBidi" w:hAnsiTheme="majorBidi" w:cstheme="majorBidi"/>
                <w:color w:val="212121"/>
                <w:sz w:val="21"/>
                <w:szCs w:val="21"/>
                <w:shd w:val="clear" w:color="auto" w:fill="FFFFFF"/>
              </w:rPr>
              <w:t xml:space="preserve"> </w:t>
            </w:r>
            <w:r w:rsidRPr="00304F8A">
              <w:rPr>
                <w:rFonts w:asciiTheme="majorBidi" w:hAnsiTheme="majorBidi" w:cstheme="majorBidi"/>
                <w:sz w:val="16"/>
                <w:szCs w:val="16"/>
              </w:rPr>
              <w:t>activitys in mous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thyl trans-caffeat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29</w:t>
            </w:r>
          </w:p>
        </w:tc>
      </w:tr>
      <w:tr w:rsidR="00563F9D" w:rsidRPr="00304F8A" w:rsidTr="00563F9D">
        <w:trPr>
          <w:trHeight w:val="2067"/>
        </w:trPr>
        <w:tc>
          <w:tcPr>
            <w:tcW w:w="984"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GLIDE docking module of Schrodinger</w:t>
            </w:r>
          </w:p>
        </w:tc>
        <w:tc>
          <w:tcPr>
            <w:tcW w:w="901"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69</w:t>
            </w:r>
          </w:p>
        </w:tc>
        <w:tc>
          <w:tcPr>
            <w:tcW w:w="153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Van de waals: </w:t>
            </w:r>
            <w:r w:rsidRPr="00304F8A">
              <w:rPr>
                <w:rFonts w:asciiTheme="majorBidi" w:hAnsiTheme="majorBidi" w:cstheme="majorBidi"/>
                <w:sz w:val="16"/>
                <w:szCs w:val="16"/>
              </w:rPr>
              <w:t xml:space="preserve"> ALA191, TH190, M ET165, HIS164, LEU141, LEU27, SER 144, MET49, CYS 145, GLY143, GLN 189, LEU157</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O 168 GLU 16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HIS163</w:t>
            </w:r>
          </w:p>
        </w:tc>
        <w:tc>
          <w:tcPr>
            <w:tcW w:w="1158"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w:t>
            </w:r>
          </w:p>
        </w:tc>
        <w:tc>
          <w:tcPr>
            <w:tcW w:w="912"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004512</w:t>
            </w:r>
          </w:p>
        </w:tc>
        <w:tc>
          <w:tcPr>
            <w:tcW w:w="1257"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malarial</w:t>
            </w:r>
          </w:p>
        </w:tc>
        <w:tc>
          <w:tcPr>
            <w:tcW w:w="990" w:type="dxa"/>
            <w:tcBorders>
              <w:bottom w:val="single" w:sz="4" w:space="0" w:color="auto"/>
            </w:tcBorders>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mellia sinensis</w:t>
            </w:r>
          </w:p>
        </w:tc>
        <w:tc>
          <w:tcPr>
            <w:tcW w:w="1254" w:type="dxa"/>
            <w:gridSpan w:val="2"/>
            <w:tcBorders>
              <w:bottom w:val="single" w:sz="4" w:space="0" w:color="auto"/>
            </w:tcBorders>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edunin</w:t>
            </w:r>
          </w:p>
        </w:tc>
        <w:tc>
          <w:tcPr>
            <w:tcW w:w="459" w:type="dxa"/>
            <w:tcBorders>
              <w:bottom w:val="single" w:sz="4" w:space="0" w:color="auto"/>
            </w:tcBorders>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0</w:t>
            </w:r>
          </w:p>
        </w:tc>
      </w:tr>
      <w:tr w:rsidR="00563F9D" w:rsidRPr="00304F8A" w:rsidTr="00563F9D">
        <w:trPr>
          <w:trHeight w:val="260"/>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D91D5C">
              <w:rPr>
                <w:rFonts w:asciiTheme="majorBidi" w:hAnsiTheme="majorBidi" w:cstheme="majorBidi"/>
                <w:b/>
                <w:bCs/>
                <w:sz w:val="16"/>
                <w:szCs w:val="16"/>
              </w:rPr>
              <w:t>Section five ( Computational studies on herbal compounds)</w:t>
            </w:r>
            <w:r w:rsidRPr="00D91D5C">
              <w:rPr>
                <w:rFonts w:asciiTheme="majorBidi" w:hAnsiTheme="majorBidi" w:cstheme="majorBidi"/>
                <w:b/>
                <w:bCs/>
                <w:sz w:val="16"/>
                <w:szCs w:val="16"/>
                <w:vertAlign w:val="superscript"/>
              </w:rPr>
              <w:t>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 π- cation</w:t>
            </w:r>
          </w:p>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GLU290, LYS-5, GLN-127, PHE-8, CYS-128, ASN-151, PHE-11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26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mmunosuppressive, hepatoprotectiv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l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ebulag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cat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ASN-238, ASP-197, LYS-13, THR-199, LEU-287, ASP-2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442688  </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color w:val="202122"/>
                <w:sz w:val="16"/>
                <w:szCs w:val="16"/>
                <w:shd w:val="clear" w:color="auto" w:fill="FFFFFF"/>
              </w:rPr>
              <w:t>carbonic anhydrase inhibito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l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edunculag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ASN-142, MET-16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b/>
              <w:t>14585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fficacy of Anthocyanin Mouthrinse for Oral Anti-inflammation From Orthodontic Treatme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lavylium</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1</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144, GLY-138 , GLU-166, HIS-41,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66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yanidin-3-gluc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THR-190, HIS-41, LEU-141 PHE-14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845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ffects the localization of NFE2L2 protei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lderberry</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yanidin-3-sambubi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π, π- cation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LYS-137, ARG-131, TYR-239, THR-199, LEU-27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79442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ffect of Chlorogenic Acid on Patients With Impaired Glucose Tolerance</w:t>
            </w:r>
            <w:r w:rsidRPr="00304F8A">
              <w:rPr>
                <w:rFonts w:asciiTheme="majorBidi" w:hAnsiTheme="majorBidi" w:cstheme="majorBidi"/>
                <w:sz w:val="16"/>
                <w:szCs w:val="16"/>
              </w:rPr>
              <w:tab/>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ring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lorogen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cation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130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t is a highly oxidized tetranortriterpenoid which boasts a plethora of oxygen-bearing functional group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eem</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zadirach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10, SER158, THR-11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1337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cancer</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Neem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mbol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3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w:t>
            </w:r>
          </w:p>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H- bond, π- π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SER-144, HIS-163, GLU-166,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44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everses the adverse effects of cyclosporin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ulsi</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pigenin</w:t>
            </w:r>
          </w:p>
        </w:tc>
        <w:tc>
          <w:tcPr>
            <w:tcW w:w="459" w:type="dxa"/>
          </w:tcPr>
          <w:p w:rsidR="00563F9D" w:rsidRPr="00304F8A" w:rsidRDefault="00563F9D" w:rsidP="00563F9D">
            <w:pPr>
              <w:rPr>
                <w:rFonts w:asciiTheme="majorBidi" w:hAnsiTheme="majorBidi" w:cstheme="majorBidi"/>
                <w:sz w:val="12"/>
                <w:szCs w:val="12"/>
              </w:rPr>
            </w:pPr>
            <w:r w:rsidRPr="00304F8A">
              <w:rPr>
                <w:rFonts w:asciiTheme="majorBidi" w:hAnsiTheme="majorBidi" w:cstheme="majorBidi"/>
                <w:sz w:val="12"/>
                <w:szCs w:val="12"/>
              </w:rPr>
              <w:t>3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 π- cation</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THR-24, THR-2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49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Tulsi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leano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9</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π- π</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ALA-191, THR-190,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40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Estimation of efficacy of glabridin to </w:t>
            </w:r>
            <w:r w:rsidRPr="00304F8A">
              <w:rPr>
                <w:rFonts w:asciiTheme="majorBidi" w:hAnsiTheme="majorBidi" w:cstheme="majorBidi"/>
                <w:sz w:val="16"/>
                <w:szCs w:val="16"/>
              </w:rPr>
              <w:lastRenderedPageBreak/>
              <w:t>reduce visceral fat are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Liquoric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labrid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 GLN-192, THR-190, THR-45, GLY-14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495</w:t>
            </w:r>
          </w:p>
        </w:tc>
        <w:tc>
          <w:tcPr>
            <w:tcW w:w="1257" w:type="dxa"/>
          </w:tcPr>
          <w:p w:rsidR="00563F9D" w:rsidRPr="00304F8A" w:rsidRDefault="00563F9D" w:rsidP="00563F9D">
            <w:pPr>
              <w:jc w:val="center"/>
              <w:rPr>
                <w:rFonts w:asciiTheme="majorBidi" w:hAnsiTheme="majorBidi" w:cstheme="majorBidi"/>
                <w:sz w:val="16"/>
                <w:szCs w:val="16"/>
              </w:rPr>
            </w:pP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Liquorice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Glycyrrhiz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 GLN-192, HIS-4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482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leep Quality in CHIMES (MF101)</w:t>
            </w:r>
          </w:p>
        </w:tc>
        <w:tc>
          <w:tcPr>
            <w:tcW w:w="990" w:type="dxa"/>
          </w:tcPr>
          <w:p w:rsidR="00563F9D" w:rsidRPr="00304F8A" w:rsidRDefault="00563F9D" w:rsidP="00563F9D">
            <w:pPr>
              <w:pStyle w:val="Default"/>
              <w:jc w:val="center"/>
              <w:rPr>
                <w:rFonts w:asciiTheme="majorBidi" w:hAnsiTheme="majorBidi" w:cstheme="majorBidi"/>
                <w:sz w:val="16"/>
                <w:szCs w:val="16"/>
              </w:rPr>
            </w:pPr>
            <w:r w:rsidRPr="00304F8A">
              <w:rPr>
                <w:rFonts w:asciiTheme="majorBidi" w:hAnsiTheme="majorBidi" w:cstheme="majorBidi"/>
                <w:sz w:val="16"/>
                <w:szCs w:val="16"/>
              </w:rPr>
              <w:t xml:space="preserve">Liquorice </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iquiritigen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1</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 </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2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375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mprove the tas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ennel</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rans-anethol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 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Types of Interaction</w:t>
            </w:r>
            <w:r w:rsidRPr="00304F8A">
              <w:rPr>
                <w:rFonts w:asciiTheme="majorBidi" w:hAnsiTheme="majorBidi" w:cstheme="majorBidi"/>
                <w:sz w:val="16"/>
                <w:szCs w:val="16"/>
              </w:rPr>
              <w:t xml:space="preserve"> :  H-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6, GLN-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652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increase energy and reduce stres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hwagandh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Withaferin-A</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5</w:t>
            </w:r>
          </w:p>
        </w:tc>
      </w:tr>
      <w:tr w:rsidR="00563F9D" w:rsidRPr="00304F8A" w:rsidTr="00563F9D">
        <w:trPr>
          <w:trHeight w:val="467"/>
        </w:trPr>
        <w:tc>
          <w:tcPr>
            <w:tcW w:w="9445" w:type="dxa"/>
            <w:gridSpan w:val="10"/>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t>Section six (  based on isatin derivative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739-1102","author":[{"dropping-particle":"","family":"Badavath","given":"Vishnu Nayak","non-dropping-particle":"","parse-names":false,"suffix":""},{"dropping-particle":"","family":"Kumar","given":"Akhil","non-dropping-particle":"","parse-names":false,"suffix":""},{"dropping-particle":"","family":"Samanta","given":"Pralok K","non-dropping-particle":"","parse-names":false,"suffix":""},{"dropping-particle":"","family":"Maji","given":"Siddhartha","non-dropping-particle":"","parse-names":false,"suffix":""},{"dropping-particle":"","family":"Das","given":"Anik","non-dropping-particle":"","parse-names":false,"suffix":""},{"dropping-particle":"","family":"Blum","given":"Galia","non-dropping-particle":"","parse-names":false,"suffix":""},{"dropping-particle":"","family":"Jha","given":"Anjali","non-dropping-particle":"","parse-names":false,"suffix":""},{"dropping-particle":"","family":"Sen","given":"Anik","non-dropping-particle":"","parse-names":false,"suffix":""}],"container-title":"Journal of Biomolecular Structure and Dynamics","id":"ITEM-1","issued":{"date-parts":[["2020"]]},"page":"1-19","publisher":"Taylor &amp; Francis","title":"Determination of potential inhibitors based on isatin derivatives against SARS-CoV-2 main protease (mpro): a molecular docking, molecular dynamics and structure-activity relationship studies","type":"article-journal"},"uris":["http://www.mendeley.com/documents/?uuid=fadd9de9-92dd-4181-88a2-b69d740d7c2e"]}],"mendeley":{"formattedCitation":"&lt;sup&gt;6&lt;/sup&gt;","plainTextFormattedCitation":"6","previouslyFormattedCitation":"&lt;sup&gt;6&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6</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18 Å), 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9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ssible treatment for reperfusion injury, stroke, and tinnitu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bsele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2.02 Å), GLY143 (2.21 Å), SER144 (2.02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2.11 Å), HIS 163 (2.14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599661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being studied for its activity against a number of viral infections including influenza, MERS-CoV, and SARS-CoV-2.</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EIDD-2801</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6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1.76 Å), CYS145(2.1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068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tapeworm and intestinal fluke infection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closa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4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2.22 Å), MET163 (2.1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2.20 Å), GLN192 (2.09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40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ecreases the absorption of cholesterol</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Ursodeoxychol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4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 (2.23 Å), GLU166 (2.12 Å), ASP187 (2.02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34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used to treat or prevent diverse conditions including cardiovascular disease, hypercholesterolemia, rheumatic diseases, infections and cancer but it </w:t>
            </w:r>
            <w:r w:rsidRPr="00304F8A">
              <w:rPr>
                <w:rFonts w:asciiTheme="majorBidi" w:hAnsiTheme="majorBidi" w:cstheme="majorBidi"/>
              </w:rPr>
              <w:t xml:space="preserve"> </w:t>
            </w:r>
            <w:r w:rsidRPr="00304F8A">
              <w:rPr>
                <w:rFonts w:asciiTheme="majorBidi" w:hAnsiTheme="majorBidi" w:cstheme="majorBidi"/>
                <w:sz w:val="16"/>
                <w:szCs w:val="16"/>
              </w:rPr>
              <w:t>Efficiency is undde deba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2.07 Å), ASP187 (2.05 Å), THR190 (1.92 Å), GLN192 (2.026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08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kaempferol is known to suppress growth of a number of human malignanci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6</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07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nocemb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4.2</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 (2.10 Å), HIS164(2.15 Å), GLU166 (1.93 Å), THR190 (2.06 Å),</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NH (1.79 Å), GLN189 C¼O (2.19 Å), GLN189 C¼O (2.08 Å).</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2894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ut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3</w:t>
            </w:r>
          </w:p>
        </w:tc>
      </w:tr>
      <w:tr w:rsidR="00563F9D" w:rsidRPr="00304F8A" w:rsidTr="00563F9D">
        <w:trPr>
          <w:trHeight w:val="215"/>
        </w:trPr>
        <w:tc>
          <w:tcPr>
            <w:tcW w:w="9445" w:type="dxa"/>
            <w:gridSpan w:val="10"/>
          </w:tcPr>
          <w:p w:rsidR="00563F9D" w:rsidRPr="00D91D5C" w:rsidRDefault="00563F9D" w:rsidP="00563F9D">
            <w:pPr>
              <w:jc w:val="center"/>
              <w:rPr>
                <w:rFonts w:asciiTheme="majorBidi" w:hAnsiTheme="majorBidi" w:cstheme="majorBidi"/>
                <w:b/>
                <w:bCs/>
                <w:sz w:val="16"/>
                <w:szCs w:val="16"/>
              </w:rPr>
            </w:pPr>
            <w:r w:rsidRPr="00D91D5C">
              <w:rPr>
                <w:rFonts w:asciiTheme="majorBidi" w:hAnsiTheme="majorBidi" w:cstheme="majorBidi"/>
                <w:b/>
                <w:bCs/>
                <w:sz w:val="16"/>
                <w:szCs w:val="16"/>
              </w:rPr>
              <w:lastRenderedPageBreak/>
              <w:t>Section seven (flavonoids from calendula officinalis)</w:t>
            </w:r>
            <w:r w:rsidRPr="00D91D5C">
              <w:rPr>
                <w:rFonts w:asciiTheme="majorBidi" w:hAnsiTheme="majorBidi" w:cstheme="majorBidi"/>
                <w:b/>
                <w:bCs/>
                <w:sz w:val="16"/>
                <w:szCs w:val="16"/>
                <w:vertAlign w:val="superscript"/>
              </w:rPr>
              <w:t>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5</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RG188, ASP187, MET165, HIS163, SER144, GLU166, PHE140, LEU141, CYS145, GLY143, ASN14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MET49, GLN189, HIS41, TYR5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23862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lendofla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86, LEU141, ASN142, CYS145, GLY143, LEU27, MET49, TYR54, ASP187, MET165, 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16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arciss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ck Prep tool of UCSF Chimer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 SER144, HIS163, GLU166, ALA191, THR190, GLN189, ARG188, ASP187, LEU141, 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Y143, CYS145, ASN142, 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420444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Calendula officinali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lendulaglycoside 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6</w:t>
            </w:r>
          </w:p>
        </w:tc>
      </w:tr>
      <w:tr w:rsidR="00563F9D" w:rsidRPr="00304F8A" w:rsidTr="00563F9D">
        <w:trPr>
          <w:trHeight w:val="467"/>
        </w:trPr>
        <w:tc>
          <w:tcPr>
            <w:tcW w:w="9445" w:type="dxa"/>
            <w:gridSpan w:val="10"/>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b/>
                <w:bCs/>
                <w:sz w:val="16"/>
                <w:szCs w:val="16"/>
              </w:rPr>
              <w:t>Section eight (from</w:t>
            </w:r>
            <w:r w:rsidRPr="00304F8A">
              <w:rPr>
                <w:rFonts w:asciiTheme="majorBidi" w:hAnsiTheme="majorBidi" w:cstheme="majorBidi"/>
                <w:b/>
                <w:bCs/>
              </w:rPr>
              <w:t xml:space="preserve"> </w:t>
            </w:r>
            <w:r w:rsidRPr="00304F8A">
              <w:rPr>
                <w:rFonts w:asciiTheme="majorBidi" w:hAnsiTheme="majorBidi" w:cstheme="majorBidi"/>
                <w:b/>
                <w:bCs/>
                <w:sz w:val="16"/>
                <w:szCs w:val="16"/>
              </w:rPr>
              <w:t>Lichen)</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1573-501X","author":[{"dropping-particle":"","family":"Joshi","given":"Tanuja","non-dropping-particle":"","parse-names":false,"suffix":""},{"dropping-particle":"","family":"Sharma","given":"Priyanka","non-dropping-particle":"","parse-names":false,"suffix":""},{"dropping-particle":"","family":"Joshi","given":"Tushar","non-dropping-particle":"","parse-names":false,"suffix":""},{"dropping-particle":"","family":"Pundir","given":"Hemlata","non-dropping-particle":"","parse-names":false,"suffix":""},{"dropping-particle":"","family":"Mathpal","given":"Shalini","non-dropping-particle":"","parse-names":false,"suffix":""},{"dropping-particle":"","family":"Chandra","given":"Subhash","non-dropping-particle":"","parse-names":false,"suffix":""}],"container-title":"Molecular diversity","id":"ITEM-1","issued":{"date-parts":[["2020"]]},"page":"1-13","publisher":"Springer","title":"Structure-based screening of novel lichen compounds against SARS Coronavirus main protease (Mpro) as potentials inhibitors of COVID-19","type":"article-journal"},"uris":["http://www.mendeley.com/documents/?uuid=d7bdf03c-1c82-44c8-95a6-035dcf1e402b"]}],"mendeley":{"formattedCitation":"&lt;sup&gt;8&lt;/sup&gt;","plainTextFormattedCitation":"8","previouslyFormattedCitation":"&lt;sup&gt;8&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8</w:t>
            </w:r>
            <w:r w:rsidRPr="00304F8A">
              <w:rPr>
                <w:rFonts w:asciiTheme="majorBidi" w:hAnsiTheme="majorBidi" w:cstheme="majorBidi"/>
                <w:b/>
                <w:bCs/>
                <w:sz w:val="16"/>
                <w:szCs w:val="16"/>
              </w:rPr>
              <w:fldChar w:fldCharType="end"/>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HIS41, MET49, PHE140, LEU141, ASN142, SER144, CYS145, HIS163, MET165, ASP187, ARG188, GLN189</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9437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rowth retarding activity against neonate larval stage of Spodoptera littorali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chen</w:t>
            </w:r>
          </w:p>
        </w:tc>
        <w:tc>
          <w:tcPr>
            <w:tcW w:w="1254" w:type="dxa"/>
            <w:gridSpan w:val="2"/>
          </w:tcPr>
          <w:p w:rsidR="00563F9D" w:rsidRPr="00304F8A" w:rsidRDefault="00563F9D" w:rsidP="00563F9D">
            <w:pPr>
              <w:jc w:val="center"/>
              <w:rPr>
                <w:rFonts w:asciiTheme="majorBidi" w:hAnsiTheme="majorBidi" w:cstheme="majorBidi"/>
                <w:b/>
                <w:bCs/>
                <w:sz w:val="16"/>
                <w:szCs w:val="16"/>
                <w:rtl/>
                <w:lang w:bidi="fa-IR"/>
              </w:rPr>
            </w:pPr>
            <w:r w:rsidRPr="00304F8A">
              <w:rPr>
                <w:rFonts w:asciiTheme="majorBidi" w:hAnsiTheme="majorBidi" w:cstheme="majorBidi"/>
                <w:b/>
                <w:bCs/>
                <w:sz w:val="16"/>
                <w:szCs w:val="16"/>
                <w:lang w:bidi="fa-IR"/>
              </w:rPr>
              <w:t>Calycin</w:t>
            </w:r>
          </w:p>
          <w:p w:rsidR="00563F9D" w:rsidRPr="00304F8A" w:rsidRDefault="00563F9D" w:rsidP="00563F9D">
            <w:pPr>
              <w:tabs>
                <w:tab w:val="left" w:pos="445"/>
              </w:tabs>
              <w:rPr>
                <w:rFonts w:asciiTheme="majorBidi" w:hAnsiTheme="majorBidi" w:cstheme="majorBidi"/>
                <w:sz w:val="16"/>
                <w:szCs w:val="16"/>
                <w:rtl/>
                <w:lang w:bidi="fa-IR"/>
              </w:rPr>
            </w:pPr>
            <w:r w:rsidRPr="00304F8A">
              <w:rPr>
                <w:rFonts w:asciiTheme="majorBidi" w:hAnsiTheme="majorBidi" w:cstheme="majorBidi"/>
                <w:sz w:val="16"/>
                <w:szCs w:val="16"/>
                <w:lang w:bidi="fa-IR"/>
              </w:rPr>
              <w:tab/>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tl/>
              </w:rPr>
              <w:t>-</w:t>
            </w:r>
            <w:r w:rsidRPr="00304F8A">
              <w:rPr>
                <w:rFonts w:asciiTheme="majorBidi" w:hAnsiTheme="majorBidi" w:cstheme="majorBidi"/>
                <w:sz w:val="16"/>
                <w:szCs w:val="16"/>
              </w:rPr>
              <w:t>8.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GLN189, GLN192, HIS41, MET49, PHE140, LEU141, ASN142, SER144, CYS145, HIS163, HIS164, MET165, PRO168, ASP187, ARG188,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7330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che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hizocarpic acid</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8</w:t>
            </w:r>
          </w:p>
        </w:tc>
      </w:tr>
      <w:tr w:rsidR="00563F9D" w:rsidRPr="00304F8A" w:rsidTr="00563F9D">
        <w:trPr>
          <w:trHeight w:val="1288"/>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9.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CYS145,MET165,ARG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ASN142,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365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ruits, berries, red grape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d red wines (Landraul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et al.,</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eonidin 3-O-glucoside</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22H23O11</w:t>
            </w:r>
            <w:r w:rsidRPr="00304F8A">
              <w:rPr>
                <w:rFonts w:asciiTheme="majorBidi" w:hAnsiTheme="majorBidi" w:cstheme="majorBidi"/>
                <w:b/>
                <w:bCs/>
                <w:sz w:val="16"/>
                <w:szCs w:val="16"/>
                <w:rtl/>
              </w:rPr>
              <w:t>‏</w:t>
            </w:r>
            <w:r w:rsidRPr="00304F8A">
              <w:rPr>
                <w:rFonts w:asciiTheme="majorBidi" w:hAnsiTheme="majorBidi" w:cstheme="majorBidi"/>
                <w:b/>
                <w:bCs/>
                <w:sz w:val="16"/>
                <w:szCs w:val="16"/>
              </w:rPr>
              <w:t>)</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59</w:t>
            </w:r>
          </w:p>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HIS41,MET49,CYS145,MET165, ASP187</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SER4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YR5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52013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lliguea feei rhizom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Kaempferol 3-O-b -ruti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PRO168,ASP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LEU141, ASN142,SER144,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2086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unus salicina , Prunu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domestica peel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3-D-xyl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PHE140,LEU141,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YR53, 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76668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Ruprechtia</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olystachya leaves</w:t>
            </w:r>
          </w:p>
          <w:p w:rsidR="00563F9D" w:rsidRPr="00304F8A" w:rsidRDefault="00563F9D" w:rsidP="00563F9D">
            <w:pPr>
              <w:jc w:val="center"/>
              <w:rPr>
                <w:rFonts w:asciiTheme="majorBidi" w:hAnsiTheme="majorBidi" w:cstheme="majorBidi"/>
                <w:sz w:val="16"/>
                <w:szCs w:val="16"/>
              </w:rPr>
            </w:pP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 3-O-a-L-arabinopyra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2</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nine ( plant-based natural compound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739-1102","author":[{"dropping-particle":"","family":"Majumder","given":"Ranabir","non-dropping-particle":"","parse-names":false,"suffix":""},{"dropping-particle":"","family":"Mandal","given":"Mahitosh","non-dropping-particle":"","parse-names":false,"suffix":""}],"container-title":"Journal of Biomolecular Structure and Dynamics","id":"ITEM-1","issued":{"date-parts":[["2020"]]},"page":"1-16","publisher":"Taylor &amp; Francis","title":"Screening of plant-based natural compounds as a potential COVID-19 main protease inhibitor: an in silico docking and molecular dynamics simulation approach","type":"article-journal"},"uris":["http://www.mendeley.com/documents/?uuid=2565a283-36d8-44c4-9189-e644e2d9f3e1"]}],"mendeley":{"formattedCitation":"&lt;sup&gt;9&lt;/sup&gt;","plainTextFormattedCitation":"9","previouslyFormattedCitation":"&lt;sup&gt;9&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9</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ASN142, 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6, TYR5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 LEU141,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HIS163,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8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runus armeniac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Kaempferol 3-rutinoside 4-gluc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ASN142, CYS145,MET165,ASP187,ARG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75136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ulberry leav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Quercetin 3-O-(600-O-malonyl)-b-D-glucoside _</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27, HIS41, MET49, GLY14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MET165, GLU166,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765</w:t>
            </w:r>
          </w:p>
        </w:tc>
        <w:tc>
          <w:tcPr>
            <w:tcW w:w="1257"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ab/>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alvin results in decreased activity of CA1 protei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rapes and win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Malvin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ASN142, 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GLU166, ASP187,</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P188,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14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25808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clopia subternat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Luteolin 7-rutin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MET49,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144,</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168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hibition of human thrombin amidolytic activity using D-Phe-Pip-Arg-pNA as substrat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Berries, Grapes, Apple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urple Cabbag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Cyanin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LEU27, THR45, MET4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SER46, GLY143,GLU166,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390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hibition of electric eel AChE at 2 mg/ml by Ellman's method</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itchi chinensis fruit</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Kaempferol 7-O-neohesperid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 TYR54, GLU166, 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44, CYS145, HIS163,</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 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34175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asturtium officinale</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Rhamnetin 3-sophoroside </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6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 GLU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SER144, MET165,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90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elumbo nucifera Gaertn</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yricetin 3-O-b-D-Galactopyranos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 Phe140, Asn142, Cys145,</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Met165, Pro168, Gln189,</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 Ala191,</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 GLY143, SER14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2982487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imosa</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xanthocent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2"-O-alpha-L-Rhamnopyranosyl-isovitex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 Cys145, Met165, 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4, THR25, THR26,</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44, 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3655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esperidin methylchalcone affects the expression of IL10,</w:t>
            </w:r>
            <w:r w:rsidRPr="00304F8A">
              <w:rPr>
                <w:rFonts w:asciiTheme="majorBidi" w:hAnsiTheme="majorBidi" w:cstheme="majorBidi"/>
                <w:color w:val="212121"/>
                <w:sz w:val="21"/>
                <w:szCs w:val="21"/>
                <w:shd w:val="clear" w:color="auto" w:fill="FFFFFF"/>
              </w:rPr>
              <w:t xml:space="preserve"> </w:t>
            </w:r>
            <w:r w:rsidRPr="00304F8A">
              <w:rPr>
                <w:rFonts w:asciiTheme="majorBidi" w:hAnsiTheme="majorBidi" w:cstheme="majorBidi"/>
                <w:sz w:val="16"/>
                <w:szCs w:val="16"/>
              </w:rPr>
              <w:t xml:space="preserve">IL6 And IL1B protein </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mons and sweet</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ranges</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Hesperidin methylchalc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116967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wo hydrogen interaction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THR 190 (H-donor) with distance about 3.11 Å and energy of -3.3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GLU 166 (π-H) with distance about 4.12 Å and energy of -1.0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140233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gellic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4</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 xml:space="preserve">Section ten (Compounds from </w:t>
            </w:r>
            <w:r w:rsidRPr="00304F8A">
              <w:rPr>
                <w:rFonts w:asciiTheme="majorBidi" w:hAnsiTheme="majorBidi" w:cstheme="majorBidi"/>
                <w:b/>
                <w:bCs/>
                <w:i/>
                <w:iCs/>
                <w:sz w:val="16"/>
                <w:szCs w:val="16"/>
              </w:rPr>
              <w:t>Nigella Sativa</w:t>
            </w:r>
            <w:r w:rsidRPr="00304F8A">
              <w:rPr>
                <w:rFonts w:asciiTheme="majorBidi" w:hAnsiTheme="majorBidi" w:cstheme="majorBidi"/>
                <w:b/>
                <w:bCs/>
                <w:sz w:val="16"/>
                <w:szCs w:val="16"/>
              </w:rPr>
              <w:t>)</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Bouchentouf","given":"Salim","non-dropping-particle":"","parse-names":false,"suffix":""},{"dropping-particle":"","family":"Missoum","given":"Noureddine","non-dropping-particle":"","parse-names":false,"suffix":""}],"id":"ITEM-1","issued":{"date-parts":[["2020"]]},"publisher":"Preprints","title":"Identification of compounds from Nigella sativa as new potential inhibitors of 2019 novel Coronasvirus (COVID-19): Molecular docking study","type":"article-journal"},"uris":["http://www.mendeley.com/documents/?uuid=0aa3d49b-1b01-4b96-a2ac-34f9d21e195f"]}],"mendeley":{"formattedCitation":"&lt;sup&gt;10&lt;/sup&gt;","plainTextFormattedCitation":"10","previouslyFormattedCitation":"&lt;sup&gt;10&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0</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80306292</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o perceptible interactions, only electrostatics exist (Van der Waals)</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2072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ltered sleep time (including change in righting reflex)</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igellimi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829014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ee hydrogen interactions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HIS 41 (H-π) with distance about 4.35 Å and energy of -0.6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GLN 189 (π-H) with distance about 4.16 Å and energy of -0.8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 Amino acid THR 190 (π-H) distance about 4.67 Å and energy of -0.8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1036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Very toxi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vacr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558355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ee hydrogen interaction are possible with:</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HIS 164(H-donor) with distance about 2.83 Å and energy of -1.8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mino acid CYS 145 with distance about 4.08 Å and energy of -1.1 Kcal/mol.</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Amino acid MET 165 distance about 3.73 Å and energy of -0.6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1941222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α- Heder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50417519</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GLN189 with distance about 4.24 Å and energy of -0.7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Infective Agen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71068573</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THR 190 with distance about 4.70 Å and energy of -0.8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8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7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4515013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H-acceptor) is possible with amino acid THR 190 with distance about 2.89 Å and energy of -3.9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9894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Dithym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OE</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22977924</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Only one hydrogen interaction (π-H) is possible with amino acid GLU 166 with distance about 4.46 Å and energy of -1.0 Kcal/mol.</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577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Nigella Sativ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hymohydroquin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1</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Eleven (pyridone-containing pharmaceutical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22-2860","author":[{"dropping-particle":"","family":"Elzupir","given":"Amin O","non-dropping-particle":"","parse-names":false,"suffix":""}],"container-title":"Journal of molecular structure","id":"ITEM-1","issued":{"date-parts":[["2020"]]},"page":"128878","publisher":"Elsevier","title":"Inhibition of SARS-CoV-2 main protease 3CLpro by means of α-ketoamide and pyridone-containing pharmaceuticals using in silico molecular docking","type":"article-journal","volume":"1222"},"uris":["http://www.mendeley.com/documents/?uuid=51ded33b-fdd6-41c2-8926-cf0d343f3d73"]}],"mendeley":{"formattedCitation":"&lt;sup&gt;11&lt;/sup&gt;","plainTextFormattedCitation":"11","previouslyFormattedCitation":"&lt;sup&gt;11&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1</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3.185 ˚ A/ 3.334 ˚ A/ 3.574 ˚ A/ 3.796 ˚ A). CYS 145 (3.553 ˚ A/ 3.826 ˚ A). Glu 166 (17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201 ˚A to 3.920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1081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in the treatment of chronic HCV genotype 1 infection in adul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lapre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LA 285 (3.436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182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first-line treatment of adult patients with advanced renal-cell carcinoma (RCC)</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msirolimus</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GLU 166 (13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2.817 ˚A to 4.113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0997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reatment of mild to moderate atopic dermatiti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imecrolimus</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CYS 145 (4.027 ˚ A). HIS 41 (distance: 3.331 ˚ A/ 3.599 ˚ A/ 3.889 ˚ A). GLU 166 (14 side </w:t>
            </w:r>
            <w:r w:rsidRPr="00304F8A">
              <w:rPr>
                <w:rFonts w:asciiTheme="majorBidi" w:hAnsiTheme="majorBidi" w:cstheme="majorBidi"/>
                <w:b/>
                <w:bCs/>
                <w:sz w:val="16"/>
                <w:szCs w:val="16"/>
              </w:rPr>
              <w:t>contacts, distance range:</w:t>
            </w:r>
            <w:r w:rsidRPr="00304F8A">
              <w:rPr>
                <w:rFonts w:asciiTheme="majorBidi" w:hAnsiTheme="majorBidi" w:cstheme="majorBidi"/>
                <w:sz w:val="16"/>
                <w:szCs w:val="16"/>
              </w:rPr>
              <w:t xml:space="preserve"> 2.480 ˚A to 4.034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 166 (2.480 ˚ A/ 2.647 ˚ A)</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145</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suppression of adrenal function in selected patients with Cushing's syndrome, malignant neoplasm of the female breast, and carcinoma in situ of the breas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minoglutethi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5</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4</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ALA 285 (3.302 ˚ A/ 3.546 ˚ A). HIS 41 (distance: 2.720 </w:t>
            </w:r>
            <w:r w:rsidRPr="00304F8A">
              <w:rPr>
                <w:rFonts w:asciiTheme="majorBidi" w:hAnsiTheme="majorBidi" w:cstheme="majorBidi"/>
                <w:sz w:val="16"/>
                <w:szCs w:val="16"/>
              </w:rPr>
              <w:lastRenderedPageBreak/>
              <w:t xml:space="preserve">˚ A/ 2.875 ˚ A/ 2.948 ˚ A/ 3.131 ˚ A/ 3.635 ˚ A). GLU 166 (6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423 ˚A to 4.076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_</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18296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indicated for reducing the risk of stroke </w:t>
            </w:r>
            <w:r w:rsidRPr="00304F8A">
              <w:rPr>
                <w:rFonts w:asciiTheme="majorBidi" w:hAnsiTheme="majorBidi" w:cstheme="majorBidi"/>
                <w:sz w:val="16"/>
                <w:szCs w:val="16"/>
              </w:rPr>
              <w:lastRenderedPageBreak/>
              <w:t>and systemic embolism in patients who have nonvalvular atrial fibrilla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pixaba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9</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3.708 ˚ A/ 3.762 ˚ A/ 3.951 ˚ A). CYS 145 (distance: 3.831 ˚ A). GLU 166 (12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xml:space="preserve"> 3.107 ˚A to 4.142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24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for the management of anxiety disorders or the short-term relief of the symptoms of anxiety.</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uspiron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5</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distance: 3.324 ˚ A). CYS 145 (distance: 3.814 ˚ A). GLU 166 (9 side </w:t>
            </w:r>
            <w:r w:rsidRPr="00304F8A">
              <w:rPr>
                <w:rFonts w:asciiTheme="majorBidi" w:hAnsiTheme="majorBidi" w:cstheme="majorBidi"/>
                <w:b/>
                <w:bCs/>
                <w:sz w:val="16"/>
                <w:szCs w:val="16"/>
              </w:rPr>
              <w:t>contacts, distance range:</w:t>
            </w:r>
            <w:r w:rsidRPr="00304F8A">
              <w:rPr>
                <w:rFonts w:asciiTheme="majorBidi" w:hAnsiTheme="majorBidi" w:cstheme="majorBidi"/>
                <w:sz w:val="16"/>
                <w:szCs w:val="16"/>
              </w:rPr>
              <w:t xml:space="preserve"> 3.137 ˚A to 3.919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rPr>
                <w:rFonts w:asciiTheme="majorBidi" w:hAnsiTheme="majorBidi" w:cstheme="majorBidi"/>
                <w:sz w:val="16"/>
                <w:szCs w:val="16"/>
              </w:rPr>
            </w:pPr>
            <w:r w:rsidRPr="00304F8A">
              <w:rPr>
                <w:rFonts w:asciiTheme="majorBidi" w:hAnsiTheme="majorBidi" w:cstheme="majorBidi"/>
                <w:sz w:val="16"/>
                <w:szCs w:val="16"/>
              </w:rPr>
              <w:t>216326</w:t>
            </w:r>
          </w:p>
          <w:p w:rsidR="00563F9D" w:rsidRPr="00304F8A" w:rsidRDefault="00563F9D" w:rsidP="00563F9D">
            <w:pPr>
              <w:jc w:val="center"/>
              <w:rPr>
                <w:rFonts w:asciiTheme="majorBidi" w:hAnsiTheme="majorBidi" w:cstheme="majorBidi"/>
                <w:sz w:val="16"/>
                <w:szCs w:val="16"/>
              </w:rPr>
            </w:pP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nalidomide is indicated for the treatment of multiple myeloma in combination with dexamethason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enalido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6</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HIS 41 (distance: 3.377 ˚ A). CYS 145 (distance: 3.616 ˚ A/ 3.823 ˚ A). Glu 166 (13 </w:t>
            </w:r>
            <w:r w:rsidRPr="00304F8A">
              <w:rPr>
                <w:rFonts w:asciiTheme="majorBidi" w:hAnsiTheme="majorBidi" w:cstheme="majorBidi"/>
                <w:b/>
                <w:bCs/>
                <w:sz w:val="16"/>
                <w:szCs w:val="16"/>
              </w:rPr>
              <w:t>side contacts, distance range</w:t>
            </w:r>
            <w:r w:rsidRPr="00304F8A">
              <w:rPr>
                <w:rFonts w:asciiTheme="majorBidi" w:hAnsiTheme="majorBidi" w:cstheme="majorBidi"/>
                <w:sz w:val="16"/>
                <w:szCs w:val="16"/>
              </w:rPr>
              <w:t>: 2.310 ˚A to 3.948 ˚ A).</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 145 Glu 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3478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for patients with multiple myeloma</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omalidom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89</w:t>
            </w:r>
          </w:p>
        </w:tc>
      </w:tr>
      <w:tr w:rsidR="00563F9D" w:rsidRPr="00304F8A" w:rsidTr="00563F9D">
        <w:trPr>
          <w:trHeight w:val="467"/>
        </w:trPr>
        <w:tc>
          <w:tcPr>
            <w:tcW w:w="8986" w:type="dxa"/>
            <w:gridSpan w:val="9"/>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Section twelve(</w:t>
            </w:r>
            <w:r w:rsidRPr="00304F8A">
              <w:rPr>
                <w:rFonts w:asciiTheme="majorBidi" w:hAnsiTheme="majorBidi" w:cstheme="majorBidi"/>
                <w:b/>
                <w:bCs/>
                <w:i/>
                <w:iCs/>
                <w:sz w:val="16"/>
                <w:szCs w:val="16"/>
              </w:rPr>
              <w:t xml:space="preserve"> Aloe vera </w:t>
            </w:r>
            <w:r w:rsidRPr="00304F8A">
              <w:rPr>
                <w:rFonts w:asciiTheme="majorBidi" w:hAnsiTheme="majorBidi" w:cstheme="majorBidi"/>
                <w:b/>
                <w:bCs/>
                <w:sz w:val="16"/>
                <w:szCs w:val="16"/>
              </w:rPr>
              <w:t>compounds)</w:t>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09-2614","author":[{"dropping-particle":"","family":"Mpiana","given":"Pius T","non-dropping-particle":"","parse-names":false,"suffix":""},{"dropping-particle":"","family":"Tshibangu","given":"Damien S T","non-dropping-particle":"","parse-names":false,"suffix":""},{"dropping-particle":"","family":"Kilembe","given":"Jason T","non-dropping-particle":"","parse-names":false,"suffix":""},{"dropping-particle":"","family":"Gbolo","given":"Benjamin Z","non-dropping-particle":"","parse-names":false,"suffix":""},{"dropping-particle":"","family":"Mwanangombo","given":"Domaine T","non-dropping-particle":"","parse-names":false,"suffix":""},{"dropping-particle":"","family":"Inkoto","given":"Clement L","non-dropping-particle":"","parse-names":false,"suffix":""},{"dropping-particle":"","family":"Lengbiye","given":"Emmanuel M","non-dropping-particle":"","parse-names":false,"suffix":""},{"dropping-particle":"","family":"Mbadiko","given":"Clement M","non-dropping-particle":"","parse-names":false,"suffix":""},{"dropping-particle":"","family":"Matondo","given":"Aristote","non-dropping-particle":"","parse-names":false,"suffix":""},{"dropping-particle":"","family":"Bongo","given":"Gedeon N","non-dropping-particle":"","parse-names":false,"suffix":""}],"container-title":"Chemical Physics Letters","id":"ITEM-1","issued":{"date-parts":[["2020"]]},"page":"137751","publisher":"Elsevier","title":"Identification of potential inhibitors of SARS-CoV-2 main protease from Aloe vera compounds: a molecular docking study","type":"article-journal","volume":"754"},"uris":["http://www.mendeley.com/documents/?uuid=c394bd79-a1f8-40dd-b717-dfc225a1d0d3"]}],"mendeley":{"formattedCitation":"&lt;sup&gt;12&lt;/sup&gt;","plainTextFormattedCitation":"12","previouslyFormattedCitation":"&lt;sup&gt;12&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2</w:t>
            </w:r>
            <w:r w:rsidRPr="00304F8A">
              <w:rPr>
                <w:rFonts w:asciiTheme="majorBidi" w:hAnsiTheme="majorBidi" w:cstheme="majorBidi"/>
                <w:b/>
                <w:bCs/>
                <w:sz w:val="16"/>
                <w:szCs w:val="16"/>
              </w:rPr>
              <w:fldChar w:fldCharType="end"/>
            </w:r>
          </w:p>
        </w:tc>
        <w:tc>
          <w:tcPr>
            <w:tcW w:w="459" w:type="dxa"/>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0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ubcategory of personal care products; products related to health such as cough, cold and flu product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e-emod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SER144,LEU141,HIS164, GLN168,CYS145,,ASN14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3057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in A</w:t>
            </w:r>
          </w:p>
          <w:p w:rsidR="00563F9D" w:rsidRPr="00304F8A" w:rsidRDefault="00563F9D" w:rsidP="00563F9D">
            <w:pPr>
              <w:jc w:val="center"/>
              <w:rPr>
                <w:rFonts w:asciiTheme="majorBidi" w:hAnsiTheme="majorBidi" w:cstheme="majorBidi"/>
                <w:b/>
                <w:bCs/>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LEU141,CYS145,ASN142,HIS41, GLN189, 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989</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gents that are used to stimulate evacuation of the bowe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in 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9</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Van de waal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MET49,YS44,GLY142,SE144,HIS164,MET165,GLU166,PHE140</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carbone hydrogen bond:</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 CYS145, LEU141, ASN142,CYS14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317333</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Feralolide</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7</w:t>
            </w:r>
          </w:p>
        </w:tc>
        <w:tc>
          <w:tcPr>
            <w:tcW w:w="1530" w:type="dxa"/>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arbone hydrogen bond:</w:t>
            </w:r>
            <w:r w:rsidRPr="00304F8A">
              <w:rPr>
                <w:rFonts w:asciiTheme="majorBidi" w:hAnsiTheme="majorBidi" w:cstheme="majorBidi"/>
                <w:sz w:val="16"/>
                <w:szCs w:val="16"/>
              </w:rPr>
              <w:t>HIS41</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Pi-Alkyl:</w:t>
            </w:r>
            <w:r w:rsidRPr="00304F8A">
              <w:rPr>
                <w:rFonts w:asciiTheme="majorBidi" w:hAnsiTheme="majorBidi" w:cstheme="majorBidi"/>
                <w:sz w:val="16"/>
                <w:szCs w:val="16"/>
              </w:rPr>
              <w:t>PRO168</w:t>
            </w:r>
          </w:p>
          <w:p w:rsidR="00563F9D" w:rsidRPr="00304F8A" w:rsidRDefault="00563F9D" w:rsidP="00563F9D">
            <w:pPr>
              <w:jc w:val="center"/>
              <w:rPr>
                <w:rFonts w:asciiTheme="majorBidi" w:hAnsiTheme="majorBidi" w:cstheme="majorBidi"/>
                <w:sz w:val="16"/>
                <w:szCs w:val="16"/>
              </w:rPr>
            </w:pP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CYS145, GLU166,HIS164, 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6466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Aloeresin</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 and PyRx</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SN142, HIS41</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20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Used aginst prostatic </w:t>
            </w:r>
            <w:r w:rsidRPr="00304F8A">
              <w:rPr>
                <w:rFonts w:asciiTheme="majorBidi" w:hAnsiTheme="majorBidi" w:cstheme="majorBidi"/>
                <w:sz w:val="16"/>
                <w:szCs w:val="16"/>
              </w:rPr>
              <w:lastRenderedPageBreak/>
              <w:t>hyperplasia (BPH)</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i/>
                <w:iCs/>
                <w:sz w:val="16"/>
                <w:szCs w:val="16"/>
              </w:rPr>
              <w:lastRenderedPageBreak/>
              <w:t>Aloe vera</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Chrysophano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5</w:t>
            </w:r>
          </w:p>
        </w:tc>
      </w:tr>
      <w:tr w:rsidR="00563F9D" w:rsidRPr="00304F8A" w:rsidTr="00563F9D">
        <w:trPr>
          <w:trHeight w:val="467"/>
        </w:trPr>
        <w:tc>
          <w:tcPr>
            <w:tcW w:w="8980" w:type="dxa"/>
            <w:gridSpan w:val="8"/>
          </w:tcPr>
          <w:p w:rsidR="00563F9D" w:rsidRPr="00304F8A" w:rsidRDefault="00563F9D" w:rsidP="00563F9D">
            <w:pPr>
              <w:ind w:left="113" w:right="113"/>
              <w:jc w:val="center"/>
              <w:rPr>
                <w:rFonts w:asciiTheme="majorBidi" w:hAnsiTheme="majorBidi" w:cstheme="majorBidi"/>
                <w:b/>
                <w:bCs/>
                <w:sz w:val="16"/>
                <w:szCs w:val="16"/>
              </w:rPr>
            </w:pPr>
            <w:r w:rsidRPr="00304F8A">
              <w:rPr>
                <w:rFonts w:asciiTheme="majorBidi" w:hAnsiTheme="majorBidi" w:cstheme="majorBidi"/>
                <w:b/>
                <w:bCs/>
                <w:sz w:val="16"/>
                <w:szCs w:val="16"/>
              </w:rPr>
              <w:lastRenderedPageBreak/>
              <w:t xml:space="preserve">Section </w:t>
            </w:r>
            <w:r w:rsidRPr="00304F8A">
              <w:rPr>
                <w:rFonts w:asciiTheme="majorBidi" w:hAnsiTheme="majorBidi" w:cstheme="majorBidi"/>
                <w:b/>
                <w:bCs/>
                <w:sz w:val="16"/>
                <w:szCs w:val="16"/>
                <w:lang w:val="en"/>
              </w:rPr>
              <w:t>thirteen</w:t>
            </w:r>
            <w:r w:rsidRPr="00304F8A">
              <w:rPr>
                <w:rFonts w:asciiTheme="majorBidi" w:hAnsiTheme="majorBidi" w:cstheme="majorBidi"/>
                <w:b/>
                <w:bCs/>
                <w:sz w:val="16"/>
                <w:szCs w:val="16"/>
                <w:lang w:val="en"/>
              </w:rPr>
              <w:fldChar w:fldCharType="begin" w:fldLock="1"/>
            </w:r>
            <w:r w:rsidRPr="00304F8A">
              <w:rPr>
                <w:rFonts w:asciiTheme="majorBidi" w:hAnsiTheme="majorBidi" w:cstheme="majorBidi"/>
                <w:b/>
                <w:bCs/>
                <w:sz w:val="16"/>
                <w:szCs w:val="16"/>
                <w:lang w:val="en"/>
              </w:rPr>
              <w:instrText>ADDIN CSL_CITATION {"citationItems":[{"id":"ITEM-1","itemData":{"author":[{"dropping-particle":"","family":"Kumar","given":"Yogesh","non-dropping-particle":"","parse-names":false,"suffix":""},{"dropping-particle":"","family":"Singh","given":"Harvijay","non-dropping-particle":"","parse-names":false,"suffix":""}],"id":"ITEM-1","issued":{"date-parts":[["2020"]]},"publisher":"ChemRxiv","title":"In silico identification and docking-based drug repurposing against the main protease of SARS-CoV-2, causative agent of COVID-19","type":"article-journal"},"uris":["http://www.mendeley.com/documents/?uuid=52a6baa7-b39d-4c3d-99bb-374b30adbd7d"]}],"mendeley":{"formattedCitation":"&lt;sup&gt;13&lt;/sup&gt;","plainTextFormattedCitation":"13","previouslyFormattedCitation":"&lt;sup&gt;13&lt;/sup&gt;"},"properties":{"noteIndex":0},"schema":"https://github.com/citation-style-language/schema/raw/master/csl-citation.json"}</w:instrText>
            </w:r>
            <w:r w:rsidRPr="00304F8A">
              <w:rPr>
                <w:rFonts w:asciiTheme="majorBidi" w:hAnsiTheme="majorBidi" w:cstheme="majorBidi"/>
                <w:b/>
                <w:bCs/>
                <w:sz w:val="16"/>
                <w:szCs w:val="16"/>
                <w:lang w:val="en"/>
              </w:rPr>
              <w:fldChar w:fldCharType="separate"/>
            </w:r>
            <w:r w:rsidRPr="00304F8A">
              <w:rPr>
                <w:rFonts w:asciiTheme="majorBidi" w:hAnsiTheme="majorBidi" w:cstheme="majorBidi"/>
                <w:bCs/>
                <w:noProof/>
                <w:sz w:val="16"/>
                <w:szCs w:val="16"/>
                <w:vertAlign w:val="superscript"/>
                <w:lang w:val="en"/>
              </w:rPr>
              <w:t>13</w:t>
            </w:r>
            <w:r w:rsidRPr="00304F8A">
              <w:rPr>
                <w:rFonts w:asciiTheme="majorBidi" w:hAnsiTheme="majorBidi" w:cstheme="majorBidi"/>
                <w:b/>
                <w:bCs/>
                <w:sz w:val="16"/>
                <w:szCs w:val="16"/>
                <w:lang w:val="en"/>
              </w:rPr>
              <w:fldChar w:fldCharType="end"/>
            </w:r>
          </w:p>
          <w:p w:rsidR="00563F9D" w:rsidRPr="00304F8A" w:rsidRDefault="00563F9D" w:rsidP="00563F9D">
            <w:pPr>
              <w:jc w:val="center"/>
              <w:rPr>
                <w:rFonts w:asciiTheme="majorBidi" w:hAnsiTheme="majorBidi" w:cstheme="majorBidi"/>
                <w:sz w:val="12"/>
                <w:szCs w:val="12"/>
              </w:rPr>
            </w:pPr>
          </w:p>
        </w:tc>
        <w:tc>
          <w:tcPr>
            <w:tcW w:w="465" w:type="dxa"/>
            <w:gridSpan w:val="2"/>
          </w:tcPr>
          <w:p w:rsidR="00563F9D" w:rsidRPr="00304F8A" w:rsidRDefault="00563F9D" w:rsidP="00563F9D">
            <w:pPr>
              <w:jc w:val="center"/>
              <w:rPr>
                <w:rFonts w:asciiTheme="majorBidi" w:hAnsiTheme="majorBidi" w:cstheme="majorBidi"/>
                <w:sz w:val="12"/>
                <w:szCs w:val="12"/>
              </w:rPr>
            </w:pP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7</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HIS41,CYS44,SER46,MET49,ASP187,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92</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165</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8246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ntiretroviral </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ipra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6</w:t>
            </w:r>
          </w:p>
        </w:tc>
      </w:tr>
      <w:tr w:rsidR="00563F9D" w:rsidRPr="00304F8A" w:rsidTr="00563F9D">
        <w:trPr>
          <w:cantSplit/>
          <w:trHeight w:val="1134"/>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MET49,PHE140,MET165,LEU167,PRO16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4,GLU166,ARG188,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671008</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HIV-1 infection in conjunction with other antiretroviral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Ralteg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3</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LEU141,CYS154,MET165,ASP187,GLN192</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U166,GLN189,THR190</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34124952</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_</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α-ketoamide 13b</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2</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LEU141,CYS145,MET165,LEU167,PRO168,ASP187,ARG188,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4143</w:t>
            </w:r>
          </w:p>
          <w:p w:rsidR="00563F9D" w:rsidRPr="00304F8A" w:rsidRDefault="00563F9D" w:rsidP="00563F9D">
            <w:pPr>
              <w:jc w:val="center"/>
              <w:rPr>
                <w:rFonts w:asciiTheme="majorBidi" w:hAnsiTheme="majorBidi" w:cstheme="majorBidi"/>
                <w:sz w:val="16"/>
                <w:szCs w:val="16"/>
                <w:lang w:bidi="fa-IR"/>
              </w:rPr>
            </w:pP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in combination with other antiviral drugs in the treatment of HIV in both adults and childre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Nelfin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9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MET49,ASN142,CYS145,MET165,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Y14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726191</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indicated in combination with other antiretroviral agents for the treatment of patients with HIV-1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Dolutegra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165,GLU166,LEU167,ASP187,GLN189</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481350</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indicated in combination with other antiretroviral agents for the management of HIV-1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Tenofovir-disoproxi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1</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1</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41,MET49,MET165,GLU166,PRO168,ASP187,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LN189,THR190,GLN192</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24081896</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he treatment of influenza A and B virus infection</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aloxavir-marboxil</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2</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25,HIS41,MET49,CYS145,MET165</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HIS163</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45138674</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use in prophylaxis of cytomegalovirus (CMV) infection and disease in adult CMV-seropositive recipients of an allogeneic hematopoietic stem cell transplant (HSC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Letermovir</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3</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0</w:t>
            </w:r>
          </w:p>
        </w:tc>
        <w:tc>
          <w:tcPr>
            <w:tcW w:w="153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HIS41,MET49,LEU141,ASN142,CYS145,MET165,ASP187,ARG188</w:t>
            </w:r>
          </w:p>
        </w:tc>
        <w:tc>
          <w:tcPr>
            <w:tcW w:w="1158"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PHE140,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300297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For treatment-experienced adult patients infected with only CCR5-tropic HIV-1 detectable,</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Maraviroc</w:t>
            </w:r>
          </w:p>
        </w:tc>
        <w:tc>
          <w:tcPr>
            <w:tcW w:w="459" w:type="dxa"/>
          </w:tcPr>
          <w:p w:rsidR="00563F9D" w:rsidRPr="00304F8A" w:rsidRDefault="00563F9D" w:rsidP="00563F9D">
            <w:pPr>
              <w:jc w:val="center"/>
              <w:rPr>
                <w:rFonts w:asciiTheme="majorBidi" w:hAnsiTheme="majorBidi" w:cstheme="majorBidi"/>
                <w:sz w:val="12"/>
                <w:szCs w:val="12"/>
              </w:rPr>
            </w:pPr>
            <w:r w:rsidRPr="00304F8A">
              <w:rPr>
                <w:rFonts w:asciiTheme="majorBidi" w:hAnsiTheme="majorBidi" w:cstheme="majorBidi"/>
                <w:sz w:val="12"/>
                <w:szCs w:val="12"/>
              </w:rPr>
              <w:t>104</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lastRenderedPageBreak/>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7</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HIS41,MET49,GLY143,SER144,CYS145,HIS164,MET165,ASP187</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741611</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it</w:t>
            </w:r>
            <w:r w:rsidRPr="00304F8A">
              <w:rPr>
                <w:rFonts w:asciiTheme="majorBidi" w:hAnsiTheme="majorBidi" w:cstheme="majorBidi"/>
                <w:sz w:val="16"/>
                <w:szCs w:val="16"/>
              </w:rPr>
              <w:t xml:space="preserve"> has been used in the treatment of breast and colorectal cancer</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038/s41594-020-0440-6","ISSN":"15459985","PMID":"32382072","abstract":"The antineoplastic drug carmofur is shown to inhibit the SARS-CoV-2 main protease (Mpro). Here, the X-ray crystal structure of Mpro in complex with carmofur reveals that the carbonyl reactive group of carmofur is covalently bound to catalytic Cys145, whereas its fatty acid tail occupies the hydrophobic S2 subsite. Carmofur inhibits viral replication in cells (EC50 = 24.30 μM) and is a promising lead compound to develop new antiviral treatment for COVID-19.","author":[{"dropping-particle":"","family":"Jin","given":"Zhenming","non-dropping-particle":"","parse-names":false,"suffix":""},{"dropping-particle":"","family":"Zhao","given":"Yao","non-dropping-particle":"","parse-names":false,"suffix":""},{"dropping-particle":"","family":"Sun","given":"Yuan","non-dropping-particle":"","parse-names":false,"suffix":""},{"dropping-particle":"","family":"Zhang","given":"Bing","non-dropping-particle":"","parse-names":false,"suffix":""},{"dropping-particle":"","family":"Wang","given":"Haofeng","non-dropping-particle":"","parse-names":false,"suffix":""},{"dropping-particle":"","family":"Wu","given":"Yan","non-dropping-particle":"","parse-names":false,"suffix":""},{"dropping-particle":"","family":"Zhu","given":"Yan","non-dropping-particle":"","parse-names":false,"suffix":""},{"dropping-particle":"","family":"Zhu","given":"Chen","non-dropping-particle":"","parse-names":false,"suffix":""},{"dropping-particle":"","family":"Hu","given":"Tianyu","non-dropping-particle":"","parse-names":false,"suffix":""},{"dropping-particle":"","family":"Du","given":"Xiaoyu","non-dropping-particle":"","parse-names":false,"suffix":""},{"dropping-particle":"","family":"Duan","given":"Yinkai","non-dropping-particle":"","parse-names":false,"suffix":""},{"dropping-particle":"","family":"Yu","given":"Jing","non-dropping-particle":"","parse-names":false,"suffix":""},{"dropping-particle":"","family":"Yang","given":"Xiaobao","non-dropping-particle":"","parse-names":false,"suffix":""},{"dropping-particle":"","family":"Yang","given":"Xiuna","non-dropping-particle":"","parse-names":false,"suffix":""},{"dropping-particle":"","family":"Yang","given":"Kailin","non-dropping-particle":"","parse-names":false,"suffix":""},{"dropping-particle":"","family":"Liu","given":"Xiang","non-dropping-particle":"","parse-names":false,"suffix":""},{"dropping-particle":"","family":"Guddat","given":"Luke W.","non-dropping-particle":"","parse-names":false,"suffix":""},{"dropping-particle":"","family":"Xiao","given":"Gengfu","non-dropping-particle":"","parse-names":false,"suffix":""},{"dropping-particle":"","family":"Zhang","given":"Leike","non-dropping-particle":"","parse-names":false,"suffix":""},{"dropping-particle":"","family":"Yang","given":"Haitao","non-dropping-particle":"","parse-names":false,"suffix":""},{"dropping-particle":"","family":"Rao","given":"Zihe","non-dropping-particle":"","parse-names":false,"suffix":""}],"container-title":"Nature Structural and Molecular Biology","id":"ITEM-1","issued":{"date-parts":[["2020"]]},"title":"Structural basis for the inhibition of SARS-CoV-2 main protease by antineoplastic drug carmofur","type":"article-journal"},"uris":["http://www.mendeley.com/documents/?uuid=105fd401-2148-46e6-94b2-05216c9592b6"]}],"mendeley":{"formattedCitation":"&lt;sup&gt;14&lt;/sup&gt;","plainTextFormattedCitation":"14","previouslyFormattedCitation":"&lt;sup&gt;14&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4</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Carmofur</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 THR 25,CYS44,CYS145,HIS163,GLY143,ASN142,PHE140,GLU166,P168,GLN189,ARG188,MET49,MET165,ASP187,HIS41,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5343771</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126/science.abb4489","ISSN":"10959203","PMID":"32321856","abstract":"SARS-CoV-2 (severe acute respiratory syndrome coronavirus 2) is the etiological agent responsible for the global COVID-19 (coronavirus disease 2019) outbreak. The main protease of SARS-CoV-2, Mpro, is a key enzyme that plays a pivotal role in mediating viral replication and transcription. We designed and synthesized two lead compounds (11a and 11b) targeting Mpro. Both exhibited excellent inhibitory activity and potent anti-SARS-CoV-2 infection activity. The x-ray crystal structures of SARS-CoV-2 Mpro in complex with 11a or 11b, both determined at a resolution of 1.5 angstroms, showed that the aldehyde groups of 11a and 11b are covalently bound to cysteine 145 of Mpro. Both compounds showed good pharmacokinetic properties in vivo, and 11a also exhibited low toxicity, which suggests that these compounds are promising drug candidates.","author":[{"dropping-particle":"","family":"Dai","given":"Wenhao","non-dropping-particle":"","parse-names":false,"suffix":""},{"dropping-particle":"","family":"Zhang","given":"Bing","non-dropping-particle":"","parse-names":false,"suffix":""},{"dropping-particle":"","family":"Jiang","given":"Xia Ming","non-dropping-particle":"","parse-names":false,"suffix":""},{"dropping-particle":"","family":"Su","given":"Haixia","non-dropping-particle":"","parse-names":false,"suffix":""},{"dropping-particle":"","family":"Li","given":"Jian","non-dropping-particle":"","parse-names":false,"suffix":""},{"dropping-particle":"","family":"Zhao","given":"Yao","non-dropping-particle":"","parse-names":false,"suffix":""},{"dropping-particle":"","family":"Xie","given":"Xiong","non-dropping-particle":"","parse-names":false,"suffix":""},{"dropping-particle":"","family":"Jin","given":"Zhenming","non-dropping-particle":"","parse-names":false,"suffix":""},{"dropping-particle":"","family":"Peng","given":"Jingjing","non-dropping-particle":"","parse-names":false,"suffix":""},{"dropping-particle":"","family":"Liu","given":"Fengjiang","non-dropping-particle":"","parse-names":false,"suffix":""},{"dropping-particle":"","family":"Li","given":"Chunpu","non-dropping-particle":"","parse-names":false,"suffix":""},{"dropping-particle":"","family":"Li","given":"You","non-dropping-particle":"","parse-names":false,"suffix":""},{"dropping-particle":"","family":"Bai","given":"Fang","non-dropping-particle":"","parse-names":false,"suffix":""},{"dropping-particle":"","family":"Wang","given":"Haofeng","non-dropping-particle":"","parse-names":false,"suffix":""},{"dropping-particle":"","family":"Cheng","given":"Xi","non-dropping-particle":"","parse-names":false,"suffix":""},{"dropping-particle":"","family":"Cen","given":"Xiaobo","non-dropping-particle":"","parse-names":false,"suffix":""},{"dropping-particle":"","family":"Hu","given":"Shulei","non-dropping-particle":"","parse-names":false,"suffix":""},{"dropping-particle":"","family":"Yang","given":"Xiuna","non-dropping-particle":"","parse-names":false,"suffix":""},{"dropping-particle":"","family":"Wang","given":"Jiang","non-dropping-particle":"","parse-names":false,"suffix":""},{"dropping-particle":"","family":"Liu","given":"Xiang","non-dropping-particle":"","parse-names":false,"suffix":""},{"dropping-particle":"","family":"Xiao","given":"Gengfu","non-dropping-particle":"","parse-names":false,"suffix":""},{"dropping-particle":"","family":"Jiang","given":"Hualiang","non-dropping-particle":"","parse-names":false,"suffix":""},{"dropping-particle":"","family":"Rao","given":"Zihe","non-dropping-particle":"","parse-names":false,"suffix":""},{"dropping-particle":"","family":"Zhang","given":"Lei Ke","non-dropping-particle":"","parse-names":false,"suffix":""},{"dropping-particle":"","family":"Xu","given":"Yechun","non-dropping-particle":"","parse-names":false,"suffix":""},{"dropping-particle":"","family":"Yang","given":"Haitao","non-dropping-particle":"","parse-names":false,"suffix":""},{"dropping-particle":"","family":"Liu","given":"Hong","non-dropping-particle":"","parse-names":false,"suffix":""}],"container-title":"Science","id":"ITEM-1","issued":{"date-parts":[["2020"]]},"title":"Structure-based design of antiviral drug candidates targeting the SARS-CoV-2 main protease","type":"article-journal"},"uris":["http://www.mendeley.com/documents/?uuid=d32993fa-0c2a-4c3f-a5e9-4d3fa5242330"]}],"mendeley":{"formattedCitation":"&lt;sup&gt;16&lt;/sup&gt;","plainTextFormattedCitation":"16","previouslyFormattedCitation":"&lt;sup&gt;16&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6</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11a</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6</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Vina</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6,CYS145,HIS163,GLY143,ASN142,PHE140,GLU166,P168,GLN189,VAL186,ARG188,MET49,MET165,ASP187,HIS41,HIS164</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46672237</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DOI":"10.1126/science.abb4489","ISSN":"10959203","PMID":"32321856","abstract":"SARS-CoV-2 (severe acute respiratory syndrome coronavirus 2) is the etiological agent responsible for the global COVID-19 (coronavirus disease 2019) outbreak. The main protease of SARS-CoV-2, Mpro, is a key enzyme that plays a pivotal role in mediating viral replication and transcription. We designed and synthesized two lead compounds (11a and 11b) targeting Mpro. Both exhibited excellent inhibitory activity and potent anti-SARS-CoV-2 infection activity. The x-ray crystal structures of SARS-CoV-2 Mpro in complex with 11a or 11b, both determined at a resolution of 1.5 angstroms, showed that the aldehyde groups of 11a and 11b are covalently bound to cysteine 145 of Mpro. Both compounds showed good pharmacokinetic properties in vivo, and 11a also exhibited low toxicity, which suggests that these compounds are promising drug candidates.","author":[{"dropping-particle":"","family":"Dai","given":"Wenhao","non-dropping-particle":"","parse-names":false,"suffix":""},{"dropping-particle":"","family":"Zhang","given":"Bing","non-dropping-particle":"","parse-names":false,"suffix":""},{"dropping-particle":"","family":"Jiang","given":"Xia Ming","non-dropping-particle":"","parse-names":false,"suffix":""},{"dropping-particle":"","family":"Su","given":"Haixia","non-dropping-particle":"","parse-names":false,"suffix":""},{"dropping-particle":"","family":"Li","given":"Jian","non-dropping-particle":"","parse-names":false,"suffix":""},{"dropping-particle":"","family":"Zhao","given":"Yao","non-dropping-particle":"","parse-names":false,"suffix":""},{"dropping-particle":"","family":"Xie","given":"Xiong","non-dropping-particle":"","parse-names":false,"suffix":""},{"dropping-particle":"","family":"Jin","given":"Zhenming","non-dropping-particle":"","parse-names":false,"suffix":""},{"dropping-particle":"","family":"Peng","given":"Jingjing","non-dropping-particle":"","parse-names":false,"suffix":""},{"dropping-particle":"","family":"Liu","given":"Fengjiang","non-dropping-particle":"","parse-names":false,"suffix":""},{"dropping-particle":"","family":"Li","given":"Chunpu","non-dropping-particle":"","parse-names":false,"suffix":""},{"dropping-particle":"","family":"Li","given":"You","non-dropping-particle":"","parse-names":false,"suffix":""},{"dropping-particle":"","family":"Bai","given":"Fang","non-dropping-particle":"","parse-names":false,"suffix":""},{"dropping-particle":"","family":"Wang","given":"Haofeng","non-dropping-particle":"","parse-names":false,"suffix":""},{"dropping-particle":"","family":"Cheng","given":"Xi","non-dropping-particle":"","parse-names":false,"suffix":""},{"dropping-particle":"","family":"Cen","given":"Xiaobo","non-dropping-particle":"","parse-names":false,"suffix":""},{"dropping-particle":"","family":"Hu","given":"Shulei","non-dropping-particle":"","parse-names":false,"suffix":""},{"dropping-particle":"","family":"Yang","given":"Xiuna","non-dropping-particle":"","parse-names":false,"suffix":""},{"dropping-particle":"","family":"Wang","given":"Jiang","non-dropping-particle":"","parse-names":false,"suffix":""},{"dropping-particle":"","family":"Liu","given":"Xiang","non-dropping-particle":"","parse-names":false,"suffix":""},{"dropping-particle":"","family":"Xiao","given":"Gengfu","non-dropping-particle":"","parse-names":false,"suffix":""},{"dropping-particle":"","family":"Jiang","given":"Hualiang","non-dropping-particle":"","parse-names":false,"suffix":""},{"dropping-particle":"","family":"Rao","given":"Zihe","non-dropping-particle":"","parse-names":false,"suffix":""},{"dropping-particle":"","family":"Zhang","given":"Lei Ke","non-dropping-particle":"","parse-names":false,"suffix":""},{"dropping-particle":"","family":"Xu","given":"Yechun","non-dropping-particle":"","parse-names":false,"suffix":""},{"dropping-particle":"","family":"Yang","given":"Haitao","non-dropping-particle":"","parse-names":false,"suffix":""},{"dropping-particle":"","family":"Liu","given":"Hong","non-dropping-particle":"","parse-names":false,"suffix":""}],"container-title":"Science","id":"ITEM-1","issued":{"date-parts":[["2020"]]},"title":"Structure-based design of antiviral drug candidates targeting the SARS-CoV-2 main protease","type":"article-journal"},"uris":["http://www.mendeley.com/documents/?uuid=d32993fa-0c2a-4c3f-a5e9-4d3fa5242330"]}],"mendeley":{"formattedCitation":"&lt;sup&gt;16&lt;/sup&gt;","plainTextFormattedCitation":"16"},"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6</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author":[{"dropping-particle":"","family":"Pham","given":"Minh Quan","non-dropping-particle":"","parse-names":false,"suffix":""},{"dropping-particle":"","family":"Vu","given":"Khanh B","non-dropping-particle":"","parse-names":false,"suffix":""},{"dropping-particle":"","family":"Pham","given":"T Ngoc Han","non-dropping-particle":"","parse-names":false,"suffix":""},{"dropping-particle":"","family":"Tran","given":"Linh Hoang","non-dropping-particle":"","parse-names":false,"suffix":""},{"dropping-particle":"","family":"Tung","given":"Nguyen Thanh","non-dropping-particle":"","parse-names":false,"suffix":""},{"dropping-particle":"V","family":"Vu","given":"Van","non-dropping-particle":"","parse-names":false,"suffix":""},{"dropping-particle":"","family":"Nguyen","given":"Trung Hai","non-dropping-particle":"","parse-names":false,"suffix":""},{"dropping-particle":"","family":"Ngo","given":"Son Tung","non-dropping-particle":"","parse-names":false,"suffix":""}],"container-title":"Rsc Advances","id":"ITEM-1","issue":"53","issued":{"date-parts":[["2020"]]},"page":"31991-31996","publisher":"Royal Society of Chemistry","title":"Rapid prediction of possible inhibitors for SARS-CoV-2 main protease using docking and FPL simulations","type":"article-journal","volume":"10"},"uris":["http://www.mendeley.com/documents/?uuid=c23a6d3b-4ea9-4630-aa16-922fc56c43b0"]}],"mendeley":{"formattedCitation":"&lt;sup&gt;15&lt;/sup&gt;","plainTextFormattedCitation":"15","previouslyFormattedCitation":"&lt;sup&gt;15&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5</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 xml:space="preserve">11b </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7</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4 and AutoDockVina as</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9.0</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er1,</w:t>
            </w:r>
            <w:r w:rsidRPr="00304F8A">
              <w:rPr>
                <w:rFonts w:asciiTheme="majorBidi" w:hAnsiTheme="majorBidi" w:cstheme="majorBidi"/>
              </w:rPr>
              <w:t xml:space="preserve"> </w:t>
            </w:r>
            <w:r w:rsidRPr="00304F8A">
              <w:rPr>
                <w:rFonts w:asciiTheme="majorBidi" w:hAnsiTheme="majorBidi" w:cstheme="majorBidi"/>
                <w:sz w:val="16"/>
                <w:szCs w:val="16"/>
              </w:rPr>
              <w:t>Thr26</w:t>
            </w:r>
          </w:p>
        </w:tc>
        <w:tc>
          <w:tcPr>
            <w:tcW w:w="912" w:type="dxa"/>
          </w:tcPr>
          <w:p w:rsidR="00563F9D" w:rsidRPr="00304F8A" w:rsidRDefault="00563F9D" w:rsidP="00563F9D">
            <w:pPr>
              <w:jc w:val="center"/>
              <w:rPr>
                <w:rFonts w:asciiTheme="majorBidi" w:hAnsiTheme="majorBidi" w:cstheme="majorBidi"/>
                <w:sz w:val="16"/>
                <w:szCs w:val="16"/>
              </w:rPr>
            </w:pP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 xml:space="preserve">It is </w:t>
            </w:r>
            <w:r>
              <w:rPr>
                <w:rFonts w:asciiTheme="majorBidi" w:hAnsiTheme="majorBidi" w:cstheme="majorBidi"/>
                <w:sz w:val="16"/>
                <w:szCs w:val="16"/>
              </w:rPr>
              <w:t>a short-acting anticoagulant,</w:t>
            </w:r>
            <w:r w:rsidRPr="00304F8A">
              <w:rPr>
                <w:rFonts w:asciiTheme="majorBidi" w:hAnsiTheme="majorBidi" w:cstheme="majorBidi"/>
                <w:sz w:val="16"/>
                <w:szCs w:val="16"/>
              </w:rPr>
              <w:t xml:space="preserve"> and is also used for the treatment of pancreatitis. It also has some potential antiviral and anti-cancer properties</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022-2860","author":[{"dropping-particle":"","family":"Bhowmik","given":"Deep","non-dropping-particle":"","parse-names":false,"suffix":""},{"dropping-particle":"","family":"Sharma","given":"Ravi Datta","non-dropping-particle":"","parse-names":false,"suffix":""},{"dropping-particle":"","family":"Prakash","given":"Amresh","non-dropping-particle":"","parse-names":false,"suffix":""},{"dropping-particle":"","family":"Kumar","given":"Diwakar","non-dropping-particle":"","parse-names":false,"suffix":""}],"container-title":"Journal of Molecular Structure","id":"ITEM-1","issued":{"date-parts":[["2021"]]},"page":"130094","publisher":"Elsevier","title":"Identification of Nafamostat and Vr23 as Covid-19 drug candidates by targeting 3clpro and Plpro","type":"article-journal","volume":"1233"},"uris":["http://www.mendeley.com/documents/?uuid=a8e98247-c2d7-44a6-a76a-7f4cc571506d"]}],"mendeley":{"formattedCitation":"&lt;sup&gt;17&lt;/sup&gt;","plainTextFormattedCitation":"17","previouslyFormattedCitation":"&lt;sup&gt;17&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7</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Nafamostat</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8</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AutoDock Tools</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7.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LEU141,GLY143,SE144,HIS163,GLU166</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5281605</w:t>
            </w:r>
          </w:p>
        </w:tc>
        <w:tc>
          <w:tcPr>
            <w:tcW w:w="1257" w:type="dxa"/>
          </w:tcPr>
          <w:p w:rsidR="00563F9D" w:rsidRPr="00304F8A" w:rsidRDefault="00563F9D" w:rsidP="00563F9D">
            <w:pPr>
              <w:jc w:val="center"/>
              <w:rPr>
                <w:rFonts w:asciiTheme="majorBidi" w:hAnsiTheme="majorBidi" w:cstheme="majorBidi"/>
                <w:sz w:val="20"/>
                <w:szCs w:val="20"/>
              </w:rPr>
            </w:pPr>
            <w:r w:rsidRPr="00304F8A">
              <w:rPr>
                <w:rFonts w:asciiTheme="majorBidi" w:hAnsiTheme="majorBidi" w:cstheme="majorBidi"/>
                <w:sz w:val="20"/>
                <w:szCs w:val="20"/>
              </w:rPr>
              <w:t>inhibit the action of prostaglandins,</w:t>
            </w:r>
            <w:r w:rsidRPr="00304F8A">
              <w:rPr>
                <w:rFonts w:asciiTheme="majorBidi" w:hAnsiTheme="majorBidi" w:cstheme="majorBidi"/>
                <w:color w:val="212121"/>
                <w:sz w:val="20"/>
                <w:szCs w:val="20"/>
                <w:shd w:val="clear" w:color="auto" w:fill="FFFFFF"/>
              </w:rPr>
              <w:t>Antioxidan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fldChar w:fldCharType="begin" w:fldLock="1"/>
            </w:r>
            <w:r w:rsidRPr="00304F8A">
              <w:rPr>
                <w:rFonts w:asciiTheme="majorBidi" w:hAnsiTheme="majorBidi" w:cstheme="majorBidi"/>
                <w:b/>
                <w:bCs/>
                <w:sz w:val="16"/>
                <w:szCs w:val="16"/>
              </w:rPr>
              <w:instrText>ADDIN CSL_CITATION {"citationItems":[{"id":"ITEM-1","itemData":{"ISSN":"0363-9045","author":[{"dropping-particle":"","family":"Tao","given":"Quyuan","non-dropping-particle":"","parse-names":false,"suffix":""},{"dropping-particle":"","family":"Du","given":"Jiaxin","non-dropping-particle":"","parse-names":false,"suffix":""},{"dropping-particle":"","family":"Li","given":"Xiantao","non-dropping-particle":"","parse-names":false,"suffix":""},{"dropping-particle":"","family":"Zeng","given":"Jingyan","non-dropping-particle":"","parse-names":false,"suffix":""},{"dropping-particle":"","family":"Tan","given":"Bo","non-dropping-particle":"","parse-names":false,"suffix":""},{"dropping-particle":"","family":"Xu","given":"Jianhua","non-dropping-particle":"","parse-names":false,"suffix":""},{"dropping-particle":"","family":"Lin","given":"Wenjia","non-dropping-particle":"","parse-names":false,"suffix":""},{"dropping-particle":"","family":"Chen","given":"Xin-lin","non-dropping-particle":"","parse-names":false,"suffix":""}],"container-title":"Drug development and industrial pharmacy","id":"ITEM-1","issue":"8","issued":{"date-parts":[["2020"]]},"page":"1345-1353","publisher":"Taylor &amp; Francis","title":"Network pharmacology and molecular docking analysis on molecular targets and mechanisms of Huashi Baidu formula in the treatment of COVID-19","type":"article-journal","volume":"46"},"uris":["http://www.mendeley.com/documents/?uuid=1b618211-13b6-4cc7-af37-e53dcfdf36a0"]}],"mendeley":{"formattedCitation":"&lt;sup&gt;18&lt;/sup&gt;","plainTextFormattedCitation":"18","previouslyFormattedCitation":"&lt;sup&gt;18&lt;/sup&gt;"},"properties":{"noteIndex":0},"schema":"https://github.com/citation-style-language/schema/raw/master/csl-citation.json"}</w:instrText>
            </w:r>
            <w:r w:rsidRPr="00304F8A">
              <w:rPr>
                <w:rFonts w:asciiTheme="majorBidi" w:hAnsiTheme="majorBidi" w:cstheme="majorBidi"/>
                <w:b/>
                <w:bCs/>
                <w:sz w:val="16"/>
                <w:szCs w:val="16"/>
              </w:rPr>
              <w:fldChar w:fldCharType="separate"/>
            </w:r>
            <w:r w:rsidRPr="00304F8A">
              <w:rPr>
                <w:rFonts w:asciiTheme="majorBidi" w:hAnsiTheme="majorBidi" w:cstheme="majorBidi"/>
                <w:bCs/>
                <w:noProof/>
                <w:sz w:val="16"/>
                <w:szCs w:val="16"/>
                <w:vertAlign w:val="superscript"/>
              </w:rPr>
              <w:t>18</w:t>
            </w:r>
            <w:r w:rsidRPr="00304F8A">
              <w:rPr>
                <w:rFonts w:asciiTheme="majorBidi" w:hAnsiTheme="majorBidi" w:cstheme="majorBidi"/>
                <w:b/>
                <w:bCs/>
                <w:sz w:val="16"/>
                <w:szCs w:val="16"/>
              </w:rPr>
              <w:fldChar w:fldCharType="end"/>
            </w:r>
            <w:r w:rsidRPr="00304F8A">
              <w:rPr>
                <w:rFonts w:asciiTheme="majorBidi" w:hAnsiTheme="majorBidi" w:cstheme="majorBidi"/>
                <w:b/>
                <w:bCs/>
                <w:sz w:val="16"/>
                <w:szCs w:val="16"/>
              </w:rPr>
              <w:t>baicalein</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09</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GOLD</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6.8</w:t>
            </w:r>
          </w:p>
        </w:tc>
        <w:tc>
          <w:tcPr>
            <w:tcW w:w="2688" w:type="dxa"/>
            <w:gridSpan w:val="2"/>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b/>
                <w:bCs/>
                <w:sz w:val="16"/>
                <w:szCs w:val="16"/>
              </w:rPr>
              <w:t xml:space="preserve">hydrogen bind: </w:t>
            </w:r>
            <w:r w:rsidRPr="00304F8A">
              <w:rPr>
                <w:rFonts w:asciiTheme="majorBidi" w:hAnsiTheme="majorBidi" w:cstheme="majorBidi"/>
                <w:sz w:val="16"/>
                <w:szCs w:val="16"/>
              </w:rPr>
              <w:t>Thr26,Asn142,Gly143,Cys145,Gln189</w:t>
            </w:r>
          </w:p>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Other interactions:</w:t>
            </w:r>
          </w:p>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Thr25, Leu27, His41, Cys44, Thr45, Ser46, Met49, Phe140, Leu141, Ser144, His163, His164, Met165, Glu166, Arg188</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0324367</w:t>
            </w:r>
          </w:p>
        </w:tc>
        <w:tc>
          <w:tcPr>
            <w:tcW w:w="1257"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used to treat hepatitis caused by hepatitis C virus (HCV) genotype 1</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Boceprevir</w:t>
            </w:r>
          </w:p>
          <w:p w:rsidR="00563F9D" w:rsidRPr="00304F8A" w:rsidRDefault="00563F9D" w:rsidP="00563F9D">
            <w:pPr>
              <w:rPr>
                <w:rFonts w:asciiTheme="majorBidi" w:hAnsiTheme="majorBidi" w:cstheme="majorBidi"/>
                <w:sz w:val="16"/>
                <w:szCs w:val="16"/>
              </w:rPr>
            </w:pP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10</w:t>
            </w:r>
          </w:p>
        </w:tc>
      </w:tr>
      <w:tr w:rsidR="00563F9D" w:rsidRPr="00304F8A" w:rsidTr="00563F9D">
        <w:trPr>
          <w:trHeight w:val="467"/>
        </w:trPr>
        <w:tc>
          <w:tcPr>
            <w:tcW w:w="984"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01"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8</w:t>
            </w:r>
          </w:p>
        </w:tc>
        <w:tc>
          <w:tcPr>
            <w:tcW w:w="2688" w:type="dxa"/>
            <w:gridSpan w:val="2"/>
          </w:tcPr>
          <w:p w:rsidR="00563F9D" w:rsidRPr="00304F8A" w:rsidRDefault="00563F9D" w:rsidP="00563F9D">
            <w:pPr>
              <w:jc w:val="center"/>
              <w:rPr>
                <w:rFonts w:asciiTheme="majorBidi" w:hAnsiTheme="majorBidi" w:cstheme="majorBidi"/>
                <w:b/>
                <w:bCs/>
                <w:sz w:val="16"/>
                <w:szCs w:val="16"/>
              </w:rPr>
            </w:pPr>
            <w:r>
              <w:rPr>
                <w:rFonts w:asciiTheme="majorBidi" w:hAnsiTheme="majorBidi" w:cstheme="majorBidi"/>
                <w:b/>
                <w:bCs/>
                <w:sz w:val="16"/>
                <w:szCs w:val="16"/>
              </w:rPr>
              <w:t>-</w:t>
            </w:r>
          </w:p>
        </w:tc>
        <w:tc>
          <w:tcPr>
            <w:tcW w:w="912"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155903259</w:t>
            </w:r>
          </w:p>
        </w:tc>
        <w:tc>
          <w:tcPr>
            <w:tcW w:w="1257" w:type="dxa"/>
          </w:tcPr>
          <w:p w:rsidR="00563F9D" w:rsidRPr="00304F8A" w:rsidRDefault="00563F9D" w:rsidP="00563F9D">
            <w:pPr>
              <w:jc w:val="center"/>
              <w:rPr>
                <w:rFonts w:asciiTheme="majorBidi" w:hAnsiTheme="majorBidi" w:cstheme="majorBidi"/>
                <w:sz w:val="16"/>
                <w:szCs w:val="16"/>
              </w:rPr>
            </w:pPr>
            <w:r>
              <w:rPr>
                <w:rFonts w:asciiTheme="majorBidi" w:hAnsiTheme="majorBidi" w:cstheme="majorBidi"/>
                <w:sz w:val="16"/>
                <w:szCs w:val="16"/>
              </w:rPr>
              <w:t>-</w:t>
            </w:r>
          </w:p>
        </w:tc>
        <w:tc>
          <w:tcPr>
            <w:tcW w:w="990" w:type="dxa"/>
          </w:tcPr>
          <w:p w:rsidR="00563F9D" w:rsidRPr="00304F8A" w:rsidRDefault="00563F9D" w:rsidP="00563F9D">
            <w:pPr>
              <w:jc w:val="center"/>
              <w:rPr>
                <w:rFonts w:asciiTheme="majorBidi" w:hAnsiTheme="majorBidi" w:cstheme="majorBidi"/>
                <w:sz w:val="16"/>
                <w:szCs w:val="16"/>
              </w:rPr>
            </w:pPr>
            <w:r w:rsidRPr="00304F8A">
              <w:rPr>
                <w:rFonts w:asciiTheme="majorBidi" w:hAnsiTheme="majorBidi" w:cstheme="majorBidi"/>
                <w:sz w:val="16"/>
                <w:szCs w:val="16"/>
              </w:rPr>
              <w:t>Synthetic</w:t>
            </w:r>
          </w:p>
        </w:tc>
        <w:tc>
          <w:tcPr>
            <w:tcW w:w="1254" w:type="dxa"/>
            <w:gridSpan w:val="2"/>
          </w:tcPr>
          <w:p w:rsidR="00563F9D" w:rsidRPr="00304F8A" w:rsidRDefault="00563F9D" w:rsidP="00563F9D">
            <w:pPr>
              <w:jc w:val="center"/>
              <w:rPr>
                <w:rFonts w:asciiTheme="majorBidi" w:hAnsiTheme="majorBidi" w:cstheme="majorBidi"/>
                <w:b/>
                <w:bCs/>
                <w:sz w:val="16"/>
                <w:szCs w:val="16"/>
              </w:rPr>
            </w:pPr>
            <w:r w:rsidRPr="00304F8A">
              <w:rPr>
                <w:rFonts w:asciiTheme="majorBidi" w:hAnsiTheme="majorBidi" w:cstheme="majorBidi"/>
                <w:b/>
                <w:bCs/>
                <w:sz w:val="16"/>
                <w:szCs w:val="16"/>
              </w:rPr>
              <w:t>PF-07321332</w:t>
            </w:r>
          </w:p>
        </w:tc>
        <w:tc>
          <w:tcPr>
            <w:tcW w:w="459" w:type="dxa"/>
          </w:tcPr>
          <w:p w:rsidR="00563F9D" w:rsidRPr="00304F8A" w:rsidRDefault="00563F9D" w:rsidP="00563F9D">
            <w:pPr>
              <w:jc w:val="center"/>
              <w:rPr>
                <w:rFonts w:asciiTheme="majorBidi" w:hAnsiTheme="majorBidi" w:cstheme="majorBidi"/>
                <w:sz w:val="12"/>
                <w:szCs w:val="12"/>
              </w:rPr>
            </w:pPr>
            <w:r>
              <w:rPr>
                <w:rFonts w:asciiTheme="majorBidi" w:hAnsiTheme="majorBidi" w:cstheme="majorBidi"/>
                <w:sz w:val="12"/>
                <w:szCs w:val="12"/>
              </w:rPr>
              <w:t>111</w:t>
            </w:r>
          </w:p>
        </w:tc>
      </w:tr>
    </w:tbl>
    <w:p w:rsidR="006F7C63" w:rsidRDefault="006F7C63" w:rsidP="006F7C63">
      <w:pPr>
        <w:widowControl w:val="0"/>
        <w:autoSpaceDE w:val="0"/>
        <w:autoSpaceDN w:val="0"/>
        <w:adjustRightInd w:val="0"/>
        <w:spacing w:line="240" w:lineRule="auto"/>
        <w:ind w:left="640" w:hanging="640"/>
      </w:pPr>
    </w:p>
    <w:p w:rsidR="006F7C63" w:rsidRDefault="009F0C65" w:rsidP="009F0C65">
      <w:pPr>
        <w:widowControl w:val="0"/>
        <w:autoSpaceDE w:val="0"/>
        <w:autoSpaceDN w:val="0"/>
        <w:adjustRightInd w:val="0"/>
        <w:spacing w:line="240" w:lineRule="auto"/>
        <w:ind w:left="640" w:hanging="640"/>
      </w:pPr>
      <w:r w:rsidRPr="009F0C65">
        <w:rPr>
          <w:b/>
          <w:bCs/>
        </w:rPr>
        <w:t>REFERENCES:</w:t>
      </w:r>
    </w:p>
    <w:p w:rsidR="006F7C63" w:rsidRDefault="006F7C63" w:rsidP="006F7C63">
      <w:pPr>
        <w:widowControl w:val="0"/>
        <w:autoSpaceDE w:val="0"/>
        <w:autoSpaceDN w:val="0"/>
        <w:adjustRightInd w:val="0"/>
        <w:spacing w:line="240" w:lineRule="auto"/>
        <w:ind w:left="640" w:hanging="640"/>
      </w:pPr>
    </w:p>
    <w:p w:rsidR="006E16E8" w:rsidRPr="006E16E8" w:rsidRDefault="006F7C63" w:rsidP="006E16E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6E16E8" w:rsidRPr="006E16E8">
        <w:rPr>
          <w:rFonts w:ascii="Calibri" w:hAnsi="Calibri" w:cs="Calibri"/>
          <w:noProof/>
          <w:szCs w:val="24"/>
        </w:rPr>
        <w:t>1.</w:t>
      </w:r>
      <w:r w:rsidR="006E16E8" w:rsidRPr="006E16E8">
        <w:rPr>
          <w:rFonts w:ascii="Calibri" w:hAnsi="Calibri" w:cs="Calibri"/>
          <w:noProof/>
          <w:szCs w:val="24"/>
        </w:rPr>
        <w:tab/>
        <w:t xml:space="preserve">Bhatia, S., Giri, S., Lal, A. F. &amp; Singh, S. Battle against coronavirus: repurposing old friends (food borne polyphenols) for new enemy (COVID-19). </w:t>
      </w:r>
      <w:r w:rsidR="006E16E8" w:rsidRPr="006E16E8">
        <w:rPr>
          <w:rFonts w:ascii="Calibri" w:hAnsi="Calibri" w:cs="Calibri"/>
          <w:i/>
          <w:iCs/>
          <w:noProof/>
          <w:szCs w:val="24"/>
        </w:rPr>
        <w:t>ChemRxiv Prepr.</w:t>
      </w:r>
      <w:r w:rsidR="006E16E8" w:rsidRPr="006E16E8">
        <w:rPr>
          <w:rFonts w:ascii="Calibri" w:hAnsi="Calibri" w:cs="Calibri"/>
          <w:noProof/>
          <w:szCs w:val="24"/>
        </w:rPr>
        <w:t xml:space="preserve">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2.</w:t>
      </w:r>
      <w:r w:rsidRPr="006E16E8">
        <w:rPr>
          <w:rFonts w:ascii="Calibri" w:hAnsi="Calibri" w:cs="Calibri"/>
          <w:noProof/>
          <w:szCs w:val="24"/>
        </w:rPr>
        <w:tab/>
        <w:t xml:space="preserve">Narkhede, R. R., Cheke, R. S., Ambhore, J. P. &amp; Shinde, S. D. The molecular docking study of potential drug candidates showing anti-COVID-19 activity by exploring of therapeutic targets of SARS-CoV-2. </w:t>
      </w:r>
      <w:r w:rsidRPr="006E16E8">
        <w:rPr>
          <w:rFonts w:ascii="Calibri" w:hAnsi="Calibri" w:cs="Calibri"/>
          <w:i/>
          <w:iCs/>
          <w:noProof/>
          <w:szCs w:val="24"/>
        </w:rPr>
        <w:t>Eurasian J. Med. Oncol</w:t>
      </w:r>
      <w:r w:rsidRPr="006E16E8">
        <w:rPr>
          <w:rFonts w:ascii="Calibri" w:hAnsi="Calibri" w:cs="Calibri"/>
          <w:noProof/>
          <w:szCs w:val="24"/>
        </w:rPr>
        <w:t xml:space="preserve"> </w:t>
      </w:r>
      <w:r w:rsidRPr="006E16E8">
        <w:rPr>
          <w:rFonts w:ascii="Calibri" w:hAnsi="Calibri" w:cs="Calibri"/>
          <w:b/>
          <w:bCs/>
          <w:noProof/>
          <w:szCs w:val="24"/>
        </w:rPr>
        <w:t>4</w:t>
      </w:r>
      <w:r w:rsidRPr="006E16E8">
        <w:rPr>
          <w:rFonts w:ascii="Calibri" w:hAnsi="Calibri" w:cs="Calibri"/>
          <w:noProof/>
          <w:szCs w:val="24"/>
        </w:rPr>
        <w:t>, 185–195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3.</w:t>
      </w:r>
      <w:r w:rsidRPr="006E16E8">
        <w:rPr>
          <w:rFonts w:ascii="Calibri" w:hAnsi="Calibri" w:cs="Calibri"/>
          <w:noProof/>
          <w:szCs w:val="24"/>
        </w:rPr>
        <w:tab/>
        <w:t xml:space="preserve">Arun, K. G., Sharanya, C. S., Abhithaj, J., Francis, D. &amp; Sadasivan, C. Drug repurposing against SARS-CoV-2 using E-pharmacophore based virtual screening, molecular docking and molecular dynamics with main protease as the target. </w:t>
      </w:r>
      <w:r w:rsidRPr="006E16E8">
        <w:rPr>
          <w:rFonts w:ascii="Calibri" w:hAnsi="Calibri" w:cs="Calibri"/>
          <w:i/>
          <w:iCs/>
          <w:noProof/>
          <w:szCs w:val="24"/>
        </w:rPr>
        <w:t>J. Biomol. Struct. Dyn.</w:t>
      </w:r>
      <w:r w:rsidRPr="006E16E8">
        <w:rPr>
          <w:rFonts w:ascii="Calibri" w:hAnsi="Calibri" w:cs="Calibri"/>
          <w:noProof/>
          <w:szCs w:val="24"/>
        </w:rPr>
        <w:t xml:space="preserve"> (2020) doi:10.1080/07391102.2020.1779819.</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4.</w:t>
      </w:r>
      <w:r w:rsidRPr="006E16E8">
        <w:rPr>
          <w:rFonts w:ascii="Calibri" w:hAnsi="Calibri" w:cs="Calibri"/>
          <w:noProof/>
          <w:szCs w:val="24"/>
        </w:rPr>
        <w:tab/>
        <w:t xml:space="preserve">Kanbarkar, N. &amp; Mishra, S. Matrix metalloproteinase inhibitors identified from Camellia sinensis for COVID-19 prophylaxis: an in silico approach. </w:t>
      </w:r>
      <w:r w:rsidRPr="006E16E8">
        <w:rPr>
          <w:rFonts w:ascii="Calibri" w:hAnsi="Calibri" w:cs="Calibri"/>
          <w:i/>
          <w:iCs/>
          <w:noProof/>
          <w:szCs w:val="24"/>
        </w:rPr>
        <w:t>Adv. Tradit. Med.</w:t>
      </w:r>
      <w:r w:rsidRPr="006E16E8">
        <w:rPr>
          <w:rFonts w:ascii="Calibri" w:hAnsi="Calibri" w:cs="Calibri"/>
          <w:noProof/>
          <w:szCs w:val="24"/>
        </w:rPr>
        <w:t xml:space="preserve"> </w:t>
      </w:r>
      <w:r w:rsidRPr="006E16E8">
        <w:rPr>
          <w:rFonts w:ascii="Calibri" w:hAnsi="Calibri" w:cs="Calibri"/>
          <w:b/>
          <w:bCs/>
          <w:noProof/>
          <w:szCs w:val="24"/>
        </w:rPr>
        <w:t>21</w:t>
      </w:r>
      <w:r w:rsidRPr="006E16E8">
        <w:rPr>
          <w:rFonts w:ascii="Calibri" w:hAnsi="Calibri" w:cs="Calibri"/>
          <w:noProof/>
          <w:szCs w:val="24"/>
        </w:rPr>
        <w:t>, 173–188 (2021).</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lastRenderedPageBreak/>
        <w:t>5.</w:t>
      </w:r>
      <w:r w:rsidRPr="006E16E8">
        <w:rPr>
          <w:rFonts w:ascii="Calibri" w:hAnsi="Calibri" w:cs="Calibri"/>
          <w:noProof/>
          <w:szCs w:val="24"/>
        </w:rPr>
        <w:tab/>
        <w:t>Srivastav, A. K., Gupta, S. K. &amp; Kumar, U. Computational studies towards identification of lead herbal compounds of medicinal importance for development of nutraceutical against COVID-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6.</w:t>
      </w:r>
      <w:r w:rsidRPr="006E16E8">
        <w:rPr>
          <w:rFonts w:ascii="Calibri" w:hAnsi="Calibri" w:cs="Calibri"/>
          <w:noProof/>
          <w:szCs w:val="24"/>
        </w:rPr>
        <w:tab/>
        <w:t xml:space="preserve">Badavath, V. N. </w:t>
      </w:r>
      <w:r w:rsidRPr="006E16E8">
        <w:rPr>
          <w:rFonts w:ascii="Calibri" w:hAnsi="Calibri" w:cs="Calibri"/>
          <w:i/>
          <w:iCs/>
          <w:noProof/>
          <w:szCs w:val="24"/>
        </w:rPr>
        <w:t>et al.</w:t>
      </w:r>
      <w:r w:rsidRPr="006E16E8">
        <w:rPr>
          <w:rFonts w:ascii="Calibri" w:hAnsi="Calibri" w:cs="Calibri"/>
          <w:noProof/>
          <w:szCs w:val="24"/>
        </w:rPr>
        <w:t xml:space="preserve"> Determination of potential inhibitors based on isatin derivatives against SARS-CoV-2 main protease (mpro): a molecular docking, molecular dynamics and structure-activity relationship studies. </w:t>
      </w:r>
      <w:r w:rsidRPr="006E16E8">
        <w:rPr>
          <w:rFonts w:ascii="Calibri" w:hAnsi="Calibri" w:cs="Calibri"/>
          <w:i/>
          <w:iCs/>
          <w:noProof/>
          <w:szCs w:val="24"/>
        </w:rPr>
        <w:t>J. Biomol. Struct. Dyn.</w:t>
      </w:r>
      <w:r w:rsidRPr="006E16E8">
        <w:rPr>
          <w:rFonts w:ascii="Calibri" w:hAnsi="Calibri" w:cs="Calibri"/>
          <w:noProof/>
          <w:szCs w:val="24"/>
        </w:rPr>
        <w:t xml:space="preserve"> 1–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7.</w:t>
      </w:r>
      <w:r w:rsidRPr="006E16E8">
        <w:rPr>
          <w:rFonts w:ascii="Calibri" w:hAnsi="Calibri" w:cs="Calibri"/>
          <w:noProof/>
          <w:szCs w:val="24"/>
        </w:rPr>
        <w:tab/>
        <w:t xml:space="preserve">Das, P., Majumder, R., Mandal, M. &amp; Basak, P. In-Silico approach for identification of effective and stable inhibitors for COVID-19 main protease (Mpro) from flavonoid based phytochemical constituents of Calendula officinalis. </w:t>
      </w:r>
      <w:r w:rsidRPr="006E16E8">
        <w:rPr>
          <w:rFonts w:ascii="Calibri" w:hAnsi="Calibri" w:cs="Calibri"/>
          <w:i/>
          <w:iCs/>
          <w:noProof/>
          <w:szCs w:val="24"/>
        </w:rPr>
        <w:t>J. Biomol. Struct. Dyn.</w:t>
      </w:r>
      <w:r w:rsidRPr="006E16E8">
        <w:rPr>
          <w:rFonts w:ascii="Calibri" w:hAnsi="Calibri" w:cs="Calibri"/>
          <w:noProof/>
          <w:szCs w:val="24"/>
        </w:rPr>
        <w:t xml:space="preserve"> 1–1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8.</w:t>
      </w:r>
      <w:r w:rsidRPr="006E16E8">
        <w:rPr>
          <w:rFonts w:ascii="Calibri" w:hAnsi="Calibri" w:cs="Calibri"/>
          <w:noProof/>
          <w:szCs w:val="24"/>
        </w:rPr>
        <w:tab/>
        <w:t xml:space="preserve">Joshi, T. </w:t>
      </w:r>
      <w:r w:rsidRPr="006E16E8">
        <w:rPr>
          <w:rFonts w:ascii="Calibri" w:hAnsi="Calibri" w:cs="Calibri"/>
          <w:i/>
          <w:iCs/>
          <w:noProof/>
          <w:szCs w:val="24"/>
        </w:rPr>
        <w:t>et al.</w:t>
      </w:r>
      <w:r w:rsidRPr="006E16E8">
        <w:rPr>
          <w:rFonts w:ascii="Calibri" w:hAnsi="Calibri" w:cs="Calibri"/>
          <w:noProof/>
          <w:szCs w:val="24"/>
        </w:rPr>
        <w:t xml:space="preserve"> Structure-based screening of novel lichen compounds against SARS Coronavirus main protease (Mpro) as potentials inhibitors of COVID-19. </w:t>
      </w:r>
      <w:r w:rsidRPr="006E16E8">
        <w:rPr>
          <w:rFonts w:ascii="Calibri" w:hAnsi="Calibri" w:cs="Calibri"/>
          <w:i/>
          <w:iCs/>
          <w:noProof/>
          <w:szCs w:val="24"/>
        </w:rPr>
        <w:t>Mol. Divers.</w:t>
      </w:r>
      <w:r w:rsidRPr="006E16E8">
        <w:rPr>
          <w:rFonts w:ascii="Calibri" w:hAnsi="Calibri" w:cs="Calibri"/>
          <w:noProof/>
          <w:szCs w:val="24"/>
        </w:rPr>
        <w:t xml:space="preserve"> 1–13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9.</w:t>
      </w:r>
      <w:r w:rsidRPr="006E16E8">
        <w:rPr>
          <w:rFonts w:ascii="Calibri" w:hAnsi="Calibri" w:cs="Calibri"/>
          <w:noProof/>
          <w:szCs w:val="24"/>
        </w:rPr>
        <w:tab/>
        <w:t xml:space="preserve">Majumder, R. &amp; Mandal, M. Screening of plant-based natural compounds as a potential COVID-19 main protease inhibitor: an in silico docking and molecular dynamics simulation approach. </w:t>
      </w:r>
      <w:r w:rsidRPr="006E16E8">
        <w:rPr>
          <w:rFonts w:ascii="Calibri" w:hAnsi="Calibri" w:cs="Calibri"/>
          <w:i/>
          <w:iCs/>
          <w:noProof/>
          <w:szCs w:val="24"/>
        </w:rPr>
        <w:t>J. Biomol. Struct. Dyn.</w:t>
      </w:r>
      <w:r w:rsidRPr="006E16E8">
        <w:rPr>
          <w:rFonts w:ascii="Calibri" w:hAnsi="Calibri" w:cs="Calibri"/>
          <w:noProof/>
          <w:szCs w:val="24"/>
        </w:rPr>
        <w:t xml:space="preserve"> 1–1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0.</w:t>
      </w:r>
      <w:r w:rsidRPr="006E16E8">
        <w:rPr>
          <w:rFonts w:ascii="Calibri" w:hAnsi="Calibri" w:cs="Calibri"/>
          <w:noProof/>
          <w:szCs w:val="24"/>
        </w:rPr>
        <w:tab/>
        <w:t>Bouchentouf, S. &amp; Missoum, N. Identification of compounds from Nigella sativa as new potential inhibitors of 2019 novel Coronasvirus (COVID-19): Molecular docking study.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1.</w:t>
      </w:r>
      <w:r w:rsidRPr="006E16E8">
        <w:rPr>
          <w:rFonts w:ascii="Calibri" w:hAnsi="Calibri" w:cs="Calibri"/>
          <w:noProof/>
          <w:szCs w:val="24"/>
        </w:rPr>
        <w:tab/>
        <w:t xml:space="preserve">Elzupir, A. O. Inhibition of SARS-CoV-2 main protease 3CLpro by means of α-ketoamide and pyridone-containing pharmaceuticals using in silico molecular docking. </w:t>
      </w:r>
      <w:r w:rsidRPr="006E16E8">
        <w:rPr>
          <w:rFonts w:ascii="Calibri" w:hAnsi="Calibri" w:cs="Calibri"/>
          <w:i/>
          <w:iCs/>
          <w:noProof/>
          <w:szCs w:val="24"/>
        </w:rPr>
        <w:t>J. Mol. Struct.</w:t>
      </w:r>
      <w:r w:rsidRPr="006E16E8">
        <w:rPr>
          <w:rFonts w:ascii="Calibri" w:hAnsi="Calibri" w:cs="Calibri"/>
          <w:noProof/>
          <w:szCs w:val="24"/>
        </w:rPr>
        <w:t xml:space="preserve"> </w:t>
      </w:r>
      <w:r w:rsidRPr="006E16E8">
        <w:rPr>
          <w:rFonts w:ascii="Calibri" w:hAnsi="Calibri" w:cs="Calibri"/>
          <w:b/>
          <w:bCs/>
          <w:noProof/>
          <w:szCs w:val="24"/>
        </w:rPr>
        <w:t>1222</w:t>
      </w:r>
      <w:r w:rsidRPr="006E16E8">
        <w:rPr>
          <w:rFonts w:ascii="Calibri" w:hAnsi="Calibri" w:cs="Calibri"/>
          <w:noProof/>
          <w:szCs w:val="24"/>
        </w:rPr>
        <w:t>, 128878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2.</w:t>
      </w:r>
      <w:r w:rsidRPr="006E16E8">
        <w:rPr>
          <w:rFonts w:ascii="Calibri" w:hAnsi="Calibri" w:cs="Calibri"/>
          <w:noProof/>
          <w:szCs w:val="24"/>
        </w:rPr>
        <w:tab/>
        <w:t xml:space="preserve">Mpiana, P. T. </w:t>
      </w:r>
      <w:r w:rsidRPr="006E16E8">
        <w:rPr>
          <w:rFonts w:ascii="Calibri" w:hAnsi="Calibri" w:cs="Calibri"/>
          <w:i/>
          <w:iCs/>
          <w:noProof/>
          <w:szCs w:val="24"/>
        </w:rPr>
        <w:t>et al.</w:t>
      </w:r>
      <w:r w:rsidRPr="006E16E8">
        <w:rPr>
          <w:rFonts w:ascii="Calibri" w:hAnsi="Calibri" w:cs="Calibri"/>
          <w:noProof/>
          <w:szCs w:val="24"/>
        </w:rPr>
        <w:t xml:space="preserve"> Identification of potential inhibitors of SARS-CoV-2 main protease from Aloe vera compounds: a molecular docking study. </w:t>
      </w:r>
      <w:r w:rsidRPr="006E16E8">
        <w:rPr>
          <w:rFonts w:ascii="Calibri" w:hAnsi="Calibri" w:cs="Calibri"/>
          <w:i/>
          <w:iCs/>
          <w:noProof/>
          <w:szCs w:val="24"/>
        </w:rPr>
        <w:t>Chem. Phys. Lett.</w:t>
      </w:r>
      <w:r w:rsidRPr="006E16E8">
        <w:rPr>
          <w:rFonts w:ascii="Calibri" w:hAnsi="Calibri" w:cs="Calibri"/>
          <w:noProof/>
          <w:szCs w:val="24"/>
        </w:rPr>
        <w:t xml:space="preserve"> </w:t>
      </w:r>
      <w:r w:rsidRPr="006E16E8">
        <w:rPr>
          <w:rFonts w:ascii="Calibri" w:hAnsi="Calibri" w:cs="Calibri"/>
          <w:b/>
          <w:bCs/>
          <w:noProof/>
          <w:szCs w:val="24"/>
        </w:rPr>
        <w:t>754</w:t>
      </w:r>
      <w:r w:rsidRPr="006E16E8">
        <w:rPr>
          <w:rFonts w:ascii="Calibri" w:hAnsi="Calibri" w:cs="Calibri"/>
          <w:noProof/>
          <w:szCs w:val="24"/>
        </w:rPr>
        <w:t>, 137751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3.</w:t>
      </w:r>
      <w:r w:rsidRPr="006E16E8">
        <w:rPr>
          <w:rFonts w:ascii="Calibri" w:hAnsi="Calibri" w:cs="Calibri"/>
          <w:noProof/>
          <w:szCs w:val="24"/>
        </w:rPr>
        <w:tab/>
        <w:t>Kumar, Y. &amp; Singh, H. In silico identification and docking-based drug repurposing against the main protease of SARS-CoV-2, causative agent of COVID-19.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4.</w:t>
      </w:r>
      <w:r w:rsidRPr="006E16E8">
        <w:rPr>
          <w:rFonts w:ascii="Calibri" w:hAnsi="Calibri" w:cs="Calibri"/>
          <w:noProof/>
          <w:szCs w:val="24"/>
        </w:rPr>
        <w:tab/>
        <w:t xml:space="preserve">Jin, Z. </w:t>
      </w:r>
      <w:r w:rsidRPr="006E16E8">
        <w:rPr>
          <w:rFonts w:ascii="Calibri" w:hAnsi="Calibri" w:cs="Calibri"/>
          <w:i/>
          <w:iCs/>
          <w:noProof/>
          <w:szCs w:val="24"/>
        </w:rPr>
        <w:t>et al.</w:t>
      </w:r>
      <w:r w:rsidRPr="006E16E8">
        <w:rPr>
          <w:rFonts w:ascii="Calibri" w:hAnsi="Calibri" w:cs="Calibri"/>
          <w:noProof/>
          <w:szCs w:val="24"/>
        </w:rPr>
        <w:t xml:space="preserve"> Structural basis for the inhibition of SARS-CoV-2 main protease by antineoplastic drug carmofur. </w:t>
      </w:r>
      <w:r w:rsidRPr="006E16E8">
        <w:rPr>
          <w:rFonts w:ascii="Calibri" w:hAnsi="Calibri" w:cs="Calibri"/>
          <w:i/>
          <w:iCs/>
          <w:noProof/>
          <w:szCs w:val="24"/>
        </w:rPr>
        <w:t>Nat. Struct. Mol. Biol.</w:t>
      </w:r>
      <w:r w:rsidRPr="006E16E8">
        <w:rPr>
          <w:rFonts w:ascii="Calibri" w:hAnsi="Calibri" w:cs="Calibri"/>
          <w:noProof/>
          <w:szCs w:val="24"/>
        </w:rPr>
        <w:t xml:space="preserve"> (2020) doi:10.1038/s41594-020-0440-6.</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5.</w:t>
      </w:r>
      <w:r w:rsidRPr="006E16E8">
        <w:rPr>
          <w:rFonts w:ascii="Calibri" w:hAnsi="Calibri" w:cs="Calibri"/>
          <w:noProof/>
          <w:szCs w:val="24"/>
        </w:rPr>
        <w:tab/>
        <w:t xml:space="preserve">Pham, M. Q. </w:t>
      </w:r>
      <w:r w:rsidRPr="006E16E8">
        <w:rPr>
          <w:rFonts w:ascii="Calibri" w:hAnsi="Calibri" w:cs="Calibri"/>
          <w:i/>
          <w:iCs/>
          <w:noProof/>
          <w:szCs w:val="24"/>
        </w:rPr>
        <w:t>et al.</w:t>
      </w:r>
      <w:r w:rsidRPr="006E16E8">
        <w:rPr>
          <w:rFonts w:ascii="Calibri" w:hAnsi="Calibri" w:cs="Calibri"/>
          <w:noProof/>
          <w:szCs w:val="24"/>
        </w:rPr>
        <w:t xml:space="preserve"> Rapid prediction of possible inhibitors for SARS-CoV-2 main protease using docking and FPL simulations. </w:t>
      </w:r>
      <w:r w:rsidRPr="006E16E8">
        <w:rPr>
          <w:rFonts w:ascii="Calibri" w:hAnsi="Calibri" w:cs="Calibri"/>
          <w:i/>
          <w:iCs/>
          <w:noProof/>
          <w:szCs w:val="24"/>
        </w:rPr>
        <w:t>Rsc Adv.</w:t>
      </w:r>
      <w:r w:rsidRPr="006E16E8">
        <w:rPr>
          <w:rFonts w:ascii="Calibri" w:hAnsi="Calibri" w:cs="Calibri"/>
          <w:noProof/>
          <w:szCs w:val="24"/>
        </w:rPr>
        <w:t xml:space="preserve"> </w:t>
      </w:r>
      <w:r w:rsidRPr="006E16E8">
        <w:rPr>
          <w:rFonts w:ascii="Calibri" w:hAnsi="Calibri" w:cs="Calibri"/>
          <w:b/>
          <w:bCs/>
          <w:noProof/>
          <w:szCs w:val="24"/>
        </w:rPr>
        <w:t>10</w:t>
      </w:r>
      <w:r w:rsidRPr="006E16E8">
        <w:rPr>
          <w:rFonts w:ascii="Calibri" w:hAnsi="Calibri" w:cs="Calibri"/>
          <w:noProof/>
          <w:szCs w:val="24"/>
        </w:rPr>
        <w:t>, 31991–31996 (2020).</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6.</w:t>
      </w:r>
      <w:r w:rsidRPr="006E16E8">
        <w:rPr>
          <w:rFonts w:ascii="Calibri" w:hAnsi="Calibri" w:cs="Calibri"/>
          <w:noProof/>
          <w:szCs w:val="24"/>
        </w:rPr>
        <w:tab/>
        <w:t xml:space="preserve">Dai, W. </w:t>
      </w:r>
      <w:r w:rsidRPr="006E16E8">
        <w:rPr>
          <w:rFonts w:ascii="Calibri" w:hAnsi="Calibri" w:cs="Calibri"/>
          <w:i/>
          <w:iCs/>
          <w:noProof/>
          <w:szCs w:val="24"/>
        </w:rPr>
        <w:t>et al.</w:t>
      </w:r>
      <w:r w:rsidRPr="006E16E8">
        <w:rPr>
          <w:rFonts w:ascii="Calibri" w:hAnsi="Calibri" w:cs="Calibri"/>
          <w:noProof/>
          <w:szCs w:val="24"/>
        </w:rPr>
        <w:t xml:space="preserve"> Structure-based design of antiviral drug candidates targeting the SARS-CoV-2 main protease. </w:t>
      </w:r>
      <w:r w:rsidRPr="006E16E8">
        <w:rPr>
          <w:rFonts w:ascii="Calibri" w:hAnsi="Calibri" w:cs="Calibri"/>
          <w:i/>
          <w:iCs/>
          <w:noProof/>
          <w:szCs w:val="24"/>
        </w:rPr>
        <w:t>Science (80-. ).</w:t>
      </w:r>
      <w:r w:rsidRPr="006E16E8">
        <w:rPr>
          <w:rFonts w:ascii="Calibri" w:hAnsi="Calibri" w:cs="Calibri"/>
          <w:noProof/>
          <w:szCs w:val="24"/>
        </w:rPr>
        <w:t xml:space="preserve"> (2020) doi:10.1126/science.abb4489.</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szCs w:val="24"/>
        </w:rPr>
      </w:pPr>
      <w:r w:rsidRPr="006E16E8">
        <w:rPr>
          <w:rFonts w:ascii="Calibri" w:hAnsi="Calibri" w:cs="Calibri"/>
          <w:noProof/>
          <w:szCs w:val="24"/>
        </w:rPr>
        <w:t>17.</w:t>
      </w:r>
      <w:r w:rsidRPr="006E16E8">
        <w:rPr>
          <w:rFonts w:ascii="Calibri" w:hAnsi="Calibri" w:cs="Calibri"/>
          <w:noProof/>
          <w:szCs w:val="24"/>
        </w:rPr>
        <w:tab/>
        <w:t xml:space="preserve">Bhowmik, D., Sharma, R. D., Prakash, A. &amp; Kumar, D. Identification of Nafamostat and Vr23 as Covid-19 drug candidates by targeting 3clpro and Plpro. </w:t>
      </w:r>
      <w:r w:rsidRPr="006E16E8">
        <w:rPr>
          <w:rFonts w:ascii="Calibri" w:hAnsi="Calibri" w:cs="Calibri"/>
          <w:i/>
          <w:iCs/>
          <w:noProof/>
          <w:szCs w:val="24"/>
        </w:rPr>
        <w:t>J. Mol. Struct.</w:t>
      </w:r>
      <w:r w:rsidRPr="006E16E8">
        <w:rPr>
          <w:rFonts w:ascii="Calibri" w:hAnsi="Calibri" w:cs="Calibri"/>
          <w:noProof/>
          <w:szCs w:val="24"/>
        </w:rPr>
        <w:t xml:space="preserve"> </w:t>
      </w:r>
      <w:r w:rsidRPr="006E16E8">
        <w:rPr>
          <w:rFonts w:ascii="Calibri" w:hAnsi="Calibri" w:cs="Calibri"/>
          <w:b/>
          <w:bCs/>
          <w:noProof/>
          <w:szCs w:val="24"/>
        </w:rPr>
        <w:t>1233</w:t>
      </w:r>
      <w:r w:rsidRPr="006E16E8">
        <w:rPr>
          <w:rFonts w:ascii="Calibri" w:hAnsi="Calibri" w:cs="Calibri"/>
          <w:noProof/>
          <w:szCs w:val="24"/>
        </w:rPr>
        <w:t>, 130094 (2021).</w:t>
      </w:r>
    </w:p>
    <w:p w:rsidR="006E16E8" w:rsidRPr="006E16E8" w:rsidRDefault="006E16E8" w:rsidP="006E16E8">
      <w:pPr>
        <w:widowControl w:val="0"/>
        <w:autoSpaceDE w:val="0"/>
        <w:autoSpaceDN w:val="0"/>
        <w:adjustRightInd w:val="0"/>
        <w:spacing w:line="240" w:lineRule="auto"/>
        <w:ind w:left="640" w:hanging="640"/>
        <w:rPr>
          <w:rFonts w:ascii="Calibri" w:hAnsi="Calibri" w:cs="Calibri"/>
          <w:noProof/>
        </w:rPr>
      </w:pPr>
      <w:r w:rsidRPr="006E16E8">
        <w:rPr>
          <w:rFonts w:ascii="Calibri" w:hAnsi="Calibri" w:cs="Calibri"/>
          <w:noProof/>
          <w:szCs w:val="24"/>
        </w:rPr>
        <w:t>18.</w:t>
      </w:r>
      <w:r w:rsidRPr="006E16E8">
        <w:rPr>
          <w:rFonts w:ascii="Calibri" w:hAnsi="Calibri" w:cs="Calibri"/>
          <w:noProof/>
          <w:szCs w:val="24"/>
        </w:rPr>
        <w:tab/>
        <w:t xml:space="preserve">Tao, Q. </w:t>
      </w:r>
      <w:r w:rsidRPr="006E16E8">
        <w:rPr>
          <w:rFonts w:ascii="Calibri" w:hAnsi="Calibri" w:cs="Calibri"/>
          <w:i/>
          <w:iCs/>
          <w:noProof/>
          <w:szCs w:val="24"/>
        </w:rPr>
        <w:t>et al.</w:t>
      </w:r>
      <w:r w:rsidRPr="006E16E8">
        <w:rPr>
          <w:rFonts w:ascii="Calibri" w:hAnsi="Calibri" w:cs="Calibri"/>
          <w:noProof/>
          <w:szCs w:val="24"/>
        </w:rPr>
        <w:t xml:space="preserve"> Network pharmacology and molecular docking analysis on molecular targets and mechanisms of Huashi Baidu formula in the treatment of COVID-19. </w:t>
      </w:r>
      <w:r w:rsidRPr="006E16E8">
        <w:rPr>
          <w:rFonts w:ascii="Calibri" w:hAnsi="Calibri" w:cs="Calibri"/>
          <w:i/>
          <w:iCs/>
          <w:noProof/>
          <w:szCs w:val="24"/>
        </w:rPr>
        <w:t>Drug Dev. Ind. Pharm.</w:t>
      </w:r>
      <w:r w:rsidRPr="006E16E8">
        <w:rPr>
          <w:rFonts w:ascii="Calibri" w:hAnsi="Calibri" w:cs="Calibri"/>
          <w:noProof/>
          <w:szCs w:val="24"/>
        </w:rPr>
        <w:t xml:space="preserve"> </w:t>
      </w:r>
      <w:r w:rsidRPr="006E16E8">
        <w:rPr>
          <w:rFonts w:ascii="Calibri" w:hAnsi="Calibri" w:cs="Calibri"/>
          <w:b/>
          <w:bCs/>
          <w:noProof/>
          <w:szCs w:val="24"/>
        </w:rPr>
        <w:t>46</w:t>
      </w:r>
      <w:r w:rsidRPr="006E16E8">
        <w:rPr>
          <w:rFonts w:ascii="Calibri" w:hAnsi="Calibri" w:cs="Calibri"/>
          <w:noProof/>
          <w:szCs w:val="24"/>
        </w:rPr>
        <w:t>, 1345–1353 (2020).</w:t>
      </w:r>
    </w:p>
    <w:p w:rsidR="001E7DFD" w:rsidRDefault="006F7C63" w:rsidP="006F7C63">
      <w:r>
        <w:fldChar w:fldCharType="end"/>
      </w:r>
    </w:p>
    <w:sectPr w:rsidR="001E7DF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190D" w:rsidRDefault="004F190D" w:rsidP="0024170A">
      <w:pPr>
        <w:spacing w:after="0" w:line="240" w:lineRule="auto"/>
      </w:pPr>
      <w:r>
        <w:separator/>
      </w:r>
    </w:p>
  </w:endnote>
  <w:endnote w:type="continuationSeparator" w:id="0">
    <w:p w:rsidR="004F190D" w:rsidRDefault="004F190D" w:rsidP="00241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190D" w:rsidRDefault="004F190D" w:rsidP="0024170A">
      <w:pPr>
        <w:spacing w:after="0" w:line="240" w:lineRule="auto"/>
      </w:pPr>
      <w:r>
        <w:separator/>
      </w:r>
    </w:p>
  </w:footnote>
  <w:footnote w:type="continuationSeparator" w:id="0">
    <w:p w:rsidR="004F190D" w:rsidRDefault="004F190D" w:rsidP="002417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EB1"/>
    <w:rsid w:val="000120D2"/>
    <w:rsid w:val="00043607"/>
    <w:rsid w:val="0005412C"/>
    <w:rsid w:val="00076F62"/>
    <w:rsid w:val="000936BD"/>
    <w:rsid w:val="000943FC"/>
    <w:rsid w:val="00095755"/>
    <w:rsid w:val="000C66C9"/>
    <w:rsid w:val="000D0A6B"/>
    <w:rsid w:val="000E054B"/>
    <w:rsid w:val="000E3077"/>
    <w:rsid w:val="000E7026"/>
    <w:rsid w:val="000E76BD"/>
    <w:rsid w:val="000F1485"/>
    <w:rsid w:val="00105149"/>
    <w:rsid w:val="001116AA"/>
    <w:rsid w:val="00113322"/>
    <w:rsid w:val="0011527A"/>
    <w:rsid w:val="001166BC"/>
    <w:rsid w:val="00127375"/>
    <w:rsid w:val="00130909"/>
    <w:rsid w:val="00150E4F"/>
    <w:rsid w:val="0015588C"/>
    <w:rsid w:val="00163384"/>
    <w:rsid w:val="0018058A"/>
    <w:rsid w:val="00182E63"/>
    <w:rsid w:val="00184326"/>
    <w:rsid w:val="00187BF0"/>
    <w:rsid w:val="001A4C49"/>
    <w:rsid w:val="001D1465"/>
    <w:rsid w:val="001D14BC"/>
    <w:rsid w:val="001E7DFD"/>
    <w:rsid w:val="001F50C3"/>
    <w:rsid w:val="00203B27"/>
    <w:rsid w:val="0020411C"/>
    <w:rsid w:val="00214547"/>
    <w:rsid w:val="0021679F"/>
    <w:rsid w:val="00223BD8"/>
    <w:rsid w:val="00232C9D"/>
    <w:rsid w:val="0023617B"/>
    <w:rsid w:val="0024170A"/>
    <w:rsid w:val="0024500C"/>
    <w:rsid w:val="0025514F"/>
    <w:rsid w:val="00261677"/>
    <w:rsid w:val="00270229"/>
    <w:rsid w:val="002725F7"/>
    <w:rsid w:val="002774AE"/>
    <w:rsid w:val="00282BD3"/>
    <w:rsid w:val="0029266E"/>
    <w:rsid w:val="002A5A8F"/>
    <w:rsid w:val="002B7374"/>
    <w:rsid w:val="002D1712"/>
    <w:rsid w:val="002D7350"/>
    <w:rsid w:val="002E209E"/>
    <w:rsid w:val="00304F8A"/>
    <w:rsid w:val="00321DC7"/>
    <w:rsid w:val="00375972"/>
    <w:rsid w:val="003846BF"/>
    <w:rsid w:val="00390979"/>
    <w:rsid w:val="00393C2A"/>
    <w:rsid w:val="00395AA1"/>
    <w:rsid w:val="003C48A6"/>
    <w:rsid w:val="003D7B6F"/>
    <w:rsid w:val="003E0026"/>
    <w:rsid w:val="003F5F0F"/>
    <w:rsid w:val="003F7A23"/>
    <w:rsid w:val="004011D6"/>
    <w:rsid w:val="004014E0"/>
    <w:rsid w:val="00404F7E"/>
    <w:rsid w:val="00412C99"/>
    <w:rsid w:val="00420F0E"/>
    <w:rsid w:val="004244A2"/>
    <w:rsid w:val="0042510C"/>
    <w:rsid w:val="004364CC"/>
    <w:rsid w:val="00457312"/>
    <w:rsid w:val="00457762"/>
    <w:rsid w:val="00471860"/>
    <w:rsid w:val="00477C29"/>
    <w:rsid w:val="0048080A"/>
    <w:rsid w:val="00497D56"/>
    <w:rsid w:val="004B0440"/>
    <w:rsid w:val="004B2B6A"/>
    <w:rsid w:val="004B32DF"/>
    <w:rsid w:val="004D2F27"/>
    <w:rsid w:val="004E0E7E"/>
    <w:rsid w:val="004E38B5"/>
    <w:rsid w:val="004F190D"/>
    <w:rsid w:val="004F3F56"/>
    <w:rsid w:val="004F4610"/>
    <w:rsid w:val="004F5040"/>
    <w:rsid w:val="00506B5A"/>
    <w:rsid w:val="00510963"/>
    <w:rsid w:val="00511318"/>
    <w:rsid w:val="00526BA2"/>
    <w:rsid w:val="00532897"/>
    <w:rsid w:val="005529A7"/>
    <w:rsid w:val="00563231"/>
    <w:rsid w:val="00563F9D"/>
    <w:rsid w:val="00566D90"/>
    <w:rsid w:val="00575EA3"/>
    <w:rsid w:val="00576C27"/>
    <w:rsid w:val="00585FF3"/>
    <w:rsid w:val="005B1448"/>
    <w:rsid w:val="005B1C9F"/>
    <w:rsid w:val="005D2B95"/>
    <w:rsid w:val="00626126"/>
    <w:rsid w:val="0064278B"/>
    <w:rsid w:val="00642888"/>
    <w:rsid w:val="00645189"/>
    <w:rsid w:val="00650262"/>
    <w:rsid w:val="006512FD"/>
    <w:rsid w:val="00653E72"/>
    <w:rsid w:val="00670977"/>
    <w:rsid w:val="006709C7"/>
    <w:rsid w:val="00680394"/>
    <w:rsid w:val="00684902"/>
    <w:rsid w:val="006A27D2"/>
    <w:rsid w:val="006A338E"/>
    <w:rsid w:val="006C7A3C"/>
    <w:rsid w:val="006D5867"/>
    <w:rsid w:val="006E0E46"/>
    <w:rsid w:val="006E16E8"/>
    <w:rsid w:val="006E3049"/>
    <w:rsid w:val="006F23CC"/>
    <w:rsid w:val="006F274F"/>
    <w:rsid w:val="006F7C63"/>
    <w:rsid w:val="007120F3"/>
    <w:rsid w:val="00714998"/>
    <w:rsid w:val="00752623"/>
    <w:rsid w:val="00774035"/>
    <w:rsid w:val="007A28C3"/>
    <w:rsid w:val="007B1766"/>
    <w:rsid w:val="007D0BD5"/>
    <w:rsid w:val="007F1531"/>
    <w:rsid w:val="00802BE2"/>
    <w:rsid w:val="00810F28"/>
    <w:rsid w:val="008205E9"/>
    <w:rsid w:val="00826DB3"/>
    <w:rsid w:val="00834421"/>
    <w:rsid w:val="00850302"/>
    <w:rsid w:val="008A3DEE"/>
    <w:rsid w:val="008B3F82"/>
    <w:rsid w:val="008D4ED7"/>
    <w:rsid w:val="008E12CE"/>
    <w:rsid w:val="008E2CEB"/>
    <w:rsid w:val="008E4B15"/>
    <w:rsid w:val="00907DD5"/>
    <w:rsid w:val="009340E3"/>
    <w:rsid w:val="00954303"/>
    <w:rsid w:val="00956184"/>
    <w:rsid w:val="00957CB0"/>
    <w:rsid w:val="00964B41"/>
    <w:rsid w:val="0097680D"/>
    <w:rsid w:val="009969DF"/>
    <w:rsid w:val="009B1528"/>
    <w:rsid w:val="009B17D9"/>
    <w:rsid w:val="009D76B8"/>
    <w:rsid w:val="009F0C65"/>
    <w:rsid w:val="009F21E8"/>
    <w:rsid w:val="00A05B4E"/>
    <w:rsid w:val="00A32B36"/>
    <w:rsid w:val="00A37871"/>
    <w:rsid w:val="00A40A04"/>
    <w:rsid w:val="00A436E6"/>
    <w:rsid w:val="00A60A5E"/>
    <w:rsid w:val="00A965A2"/>
    <w:rsid w:val="00A96E49"/>
    <w:rsid w:val="00AA608E"/>
    <w:rsid w:val="00AB2E7F"/>
    <w:rsid w:val="00AD576C"/>
    <w:rsid w:val="00AE4821"/>
    <w:rsid w:val="00AF3B0F"/>
    <w:rsid w:val="00AF3BD4"/>
    <w:rsid w:val="00AF4987"/>
    <w:rsid w:val="00AF68FA"/>
    <w:rsid w:val="00B41B1F"/>
    <w:rsid w:val="00B41B3B"/>
    <w:rsid w:val="00B77037"/>
    <w:rsid w:val="00BB6D34"/>
    <w:rsid w:val="00BE3F01"/>
    <w:rsid w:val="00BE6BD4"/>
    <w:rsid w:val="00C004F1"/>
    <w:rsid w:val="00C01B76"/>
    <w:rsid w:val="00C15572"/>
    <w:rsid w:val="00C348CC"/>
    <w:rsid w:val="00C34F5C"/>
    <w:rsid w:val="00C37290"/>
    <w:rsid w:val="00C40B00"/>
    <w:rsid w:val="00C4447C"/>
    <w:rsid w:val="00C53EC3"/>
    <w:rsid w:val="00C55DA3"/>
    <w:rsid w:val="00C57A75"/>
    <w:rsid w:val="00C71F04"/>
    <w:rsid w:val="00C72796"/>
    <w:rsid w:val="00CA077F"/>
    <w:rsid w:val="00CA1738"/>
    <w:rsid w:val="00CB191A"/>
    <w:rsid w:val="00CC1B93"/>
    <w:rsid w:val="00CD763F"/>
    <w:rsid w:val="00CE7DB3"/>
    <w:rsid w:val="00D14256"/>
    <w:rsid w:val="00D17125"/>
    <w:rsid w:val="00D17608"/>
    <w:rsid w:val="00D208D7"/>
    <w:rsid w:val="00D247A6"/>
    <w:rsid w:val="00D350D8"/>
    <w:rsid w:val="00D50764"/>
    <w:rsid w:val="00D653F2"/>
    <w:rsid w:val="00D91D5C"/>
    <w:rsid w:val="00D933F0"/>
    <w:rsid w:val="00DB05B4"/>
    <w:rsid w:val="00DB2B13"/>
    <w:rsid w:val="00DC354C"/>
    <w:rsid w:val="00DE652C"/>
    <w:rsid w:val="00DF274B"/>
    <w:rsid w:val="00E02DB6"/>
    <w:rsid w:val="00E039DF"/>
    <w:rsid w:val="00E20D7D"/>
    <w:rsid w:val="00E26A94"/>
    <w:rsid w:val="00E35680"/>
    <w:rsid w:val="00E5248B"/>
    <w:rsid w:val="00E613DA"/>
    <w:rsid w:val="00E906E8"/>
    <w:rsid w:val="00E919D9"/>
    <w:rsid w:val="00E958B1"/>
    <w:rsid w:val="00E95DFF"/>
    <w:rsid w:val="00E97ADA"/>
    <w:rsid w:val="00EA1AAE"/>
    <w:rsid w:val="00EA4A46"/>
    <w:rsid w:val="00EB235B"/>
    <w:rsid w:val="00EB447F"/>
    <w:rsid w:val="00EB5700"/>
    <w:rsid w:val="00ED75B9"/>
    <w:rsid w:val="00F127DE"/>
    <w:rsid w:val="00F12B98"/>
    <w:rsid w:val="00F133ED"/>
    <w:rsid w:val="00F24D48"/>
    <w:rsid w:val="00F25758"/>
    <w:rsid w:val="00F57F6E"/>
    <w:rsid w:val="00F64FB9"/>
    <w:rsid w:val="00F67C45"/>
    <w:rsid w:val="00F74CD7"/>
    <w:rsid w:val="00F82889"/>
    <w:rsid w:val="00F8670F"/>
    <w:rsid w:val="00F905CD"/>
    <w:rsid w:val="00F968D6"/>
    <w:rsid w:val="00FA61D6"/>
    <w:rsid w:val="00FA786E"/>
    <w:rsid w:val="00FB6D53"/>
    <w:rsid w:val="00FB6E5D"/>
    <w:rsid w:val="00FC3EB1"/>
    <w:rsid w:val="00FE15C5"/>
    <w:rsid w:val="00FE38E8"/>
    <w:rsid w:val="00FF779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02D84DE-93DC-4C3D-9509-A60E7A3FB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C3E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417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170A"/>
  </w:style>
  <w:style w:type="paragraph" w:styleId="Footer">
    <w:name w:val="footer"/>
    <w:basedOn w:val="Normal"/>
    <w:link w:val="FooterChar"/>
    <w:uiPriority w:val="99"/>
    <w:unhideWhenUsed/>
    <w:rsid w:val="002417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170A"/>
  </w:style>
  <w:style w:type="character" w:styleId="CommentReference">
    <w:name w:val="annotation reference"/>
    <w:basedOn w:val="DefaultParagraphFont"/>
    <w:uiPriority w:val="99"/>
    <w:semiHidden/>
    <w:unhideWhenUsed/>
    <w:rsid w:val="0024170A"/>
    <w:rPr>
      <w:sz w:val="16"/>
      <w:szCs w:val="16"/>
    </w:rPr>
  </w:style>
  <w:style w:type="paragraph" w:styleId="CommentText">
    <w:name w:val="annotation text"/>
    <w:basedOn w:val="Normal"/>
    <w:link w:val="CommentTextChar"/>
    <w:uiPriority w:val="99"/>
    <w:semiHidden/>
    <w:unhideWhenUsed/>
    <w:rsid w:val="0024170A"/>
    <w:pPr>
      <w:spacing w:line="240" w:lineRule="auto"/>
    </w:pPr>
    <w:rPr>
      <w:sz w:val="20"/>
      <w:szCs w:val="20"/>
    </w:rPr>
  </w:style>
  <w:style w:type="character" w:customStyle="1" w:styleId="CommentTextChar">
    <w:name w:val="Comment Text Char"/>
    <w:basedOn w:val="DefaultParagraphFont"/>
    <w:link w:val="CommentText"/>
    <w:uiPriority w:val="99"/>
    <w:semiHidden/>
    <w:rsid w:val="0024170A"/>
    <w:rPr>
      <w:sz w:val="20"/>
      <w:szCs w:val="20"/>
    </w:rPr>
  </w:style>
  <w:style w:type="paragraph" w:styleId="CommentSubject">
    <w:name w:val="annotation subject"/>
    <w:basedOn w:val="CommentText"/>
    <w:next w:val="CommentText"/>
    <w:link w:val="CommentSubjectChar"/>
    <w:uiPriority w:val="99"/>
    <w:semiHidden/>
    <w:unhideWhenUsed/>
    <w:rsid w:val="0024170A"/>
    <w:rPr>
      <w:b/>
      <w:bCs/>
    </w:rPr>
  </w:style>
  <w:style w:type="character" w:customStyle="1" w:styleId="CommentSubjectChar">
    <w:name w:val="Comment Subject Char"/>
    <w:basedOn w:val="CommentTextChar"/>
    <w:link w:val="CommentSubject"/>
    <w:uiPriority w:val="99"/>
    <w:semiHidden/>
    <w:rsid w:val="0024170A"/>
    <w:rPr>
      <w:b/>
      <w:bCs/>
      <w:sz w:val="20"/>
      <w:szCs w:val="20"/>
    </w:rPr>
  </w:style>
  <w:style w:type="paragraph" w:styleId="BalloonText">
    <w:name w:val="Balloon Text"/>
    <w:basedOn w:val="Normal"/>
    <w:link w:val="BalloonTextChar"/>
    <w:uiPriority w:val="99"/>
    <w:semiHidden/>
    <w:unhideWhenUsed/>
    <w:rsid w:val="002417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70A"/>
    <w:rPr>
      <w:rFonts w:ascii="Segoe UI" w:hAnsi="Segoe UI" w:cs="Segoe UI"/>
      <w:sz w:val="18"/>
      <w:szCs w:val="18"/>
    </w:rPr>
  </w:style>
  <w:style w:type="paragraph" w:customStyle="1" w:styleId="Default">
    <w:name w:val="Default"/>
    <w:rsid w:val="00A37871"/>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1528"/>
    <w:rPr>
      <w:color w:val="0563C1" w:themeColor="hyperlink"/>
      <w:u w:val="single"/>
    </w:rPr>
  </w:style>
  <w:style w:type="paragraph" w:styleId="HTMLPreformatted">
    <w:name w:val="HTML Preformatted"/>
    <w:basedOn w:val="Normal"/>
    <w:link w:val="HTMLPreformattedChar"/>
    <w:uiPriority w:val="99"/>
    <w:semiHidden/>
    <w:unhideWhenUsed/>
    <w:rsid w:val="00BB6D3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B6D34"/>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5579160">
      <w:bodyDiv w:val="1"/>
      <w:marLeft w:val="0"/>
      <w:marRight w:val="0"/>
      <w:marTop w:val="0"/>
      <w:marBottom w:val="0"/>
      <w:divBdr>
        <w:top w:val="none" w:sz="0" w:space="0" w:color="auto"/>
        <w:left w:val="none" w:sz="0" w:space="0" w:color="auto"/>
        <w:bottom w:val="none" w:sz="0" w:space="0" w:color="auto"/>
        <w:right w:val="none" w:sz="0" w:space="0" w:color="auto"/>
      </w:divBdr>
    </w:div>
    <w:div w:id="1806192205">
      <w:bodyDiv w:val="1"/>
      <w:marLeft w:val="0"/>
      <w:marRight w:val="0"/>
      <w:marTop w:val="0"/>
      <w:marBottom w:val="0"/>
      <w:divBdr>
        <w:top w:val="none" w:sz="0" w:space="0" w:color="auto"/>
        <w:left w:val="none" w:sz="0" w:space="0" w:color="auto"/>
        <w:bottom w:val="none" w:sz="0" w:space="0" w:color="auto"/>
        <w:right w:val="none" w:sz="0" w:space="0" w:color="auto"/>
      </w:divBdr>
    </w:div>
    <w:div w:id="1854760256">
      <w:bodyDiv w:val="1"/>
      <w:marLeft w:val="0"/>
      <w:marRight w:val="0"/>
      <w:marTop w:val="0"/>
      <w:marBottom w:val="0"/>
      <w:divBdr>
        <w:top w:val="none" w:sz="0" w:space="0" w:color="auto"/>
        <w:left w:val="none" w:sz="0" w:space="0" w:color="auto"/>
        <w:bottom w:val="none" w:sz="0" w:space="0" w:color="auto"/>
        <w:right w:val="none" w:sz="0" w:space="0" w:color="auto"/>
      </w:divBdr>
    </w:div>
    <w:div w:id="1902207944">
      <w:bodyDiv w:val="1"/>
      <w:marLeft w:val="0"/>
      <w:marRight w:val="0"/>
      <w:marTop w:val="0"/>
      <w:marBottom w:val="0"/>
      <w:divBdr>
        <w:top w:val="none" w:sz="0" w:space="0" w:color="auto"/>
        <w:left w:val="none" w:sz="0" w:space="0" w:color="auto"/>
        <w:bottom w:val="none" w:sz="0" w:space="0" w:color="auto"/>
        <w:right w:val="none" w:sz="0" w:space="0" w:color="auto"/>
      </w:divBdr>
    </w:div>
    <w:div w:id="2026709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74919-068F-4886-9827-07A20344D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13</Pages>
  <Words>9213</Words>
  <Characters>5252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diakov.net</Company>
  <LinksUpToDate>false</LinksUpToDate>
  <CharactersWithSpaces>61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kov RePack</dc:creator>
  <cp:keywords/>
  <dc:description/>
  <cp:lastModifiedBy>D!akov RePack</cp:lastModifiedBy>
  <cp:revision>4</cp:revision>
  <dcterms:created xsi:type="dcterms:W3CDTF">2021-08-09T20:36:00Z</dcterms:created>
  <dcterms:modified xsi:type="dcterms:W3CDTF">2021-08-21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35ed60-b9c9-3851-8644-0701322c4b6d</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